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77777777" w:rsidR="00D95545" w:rsidRPr="00D95545" w:rsidRDefault="00D95545" w:rsidP="00D95545">
      <w:pPr>
        <w:pStyle w:val="Header"/>
        <w:spacing w:line="360" w:lineRule="auto"/>
        <w:rPr>
          <w:sz w:val="40"/>
          <w:lang w:val="en-GB"/>
        </w:rPr>
      </w:pPr>
      <w:r w:rsidRPr="00D95545">
        <w:rPr>
          <w:sz w:val="40"/>
          <w:lang w:val="en-GB"/>
        </w:rPr>
        <w:t>Socio-economic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453DB49E" w14:textId="6B46E983" w:rsidR="00D95545" w:rsidRDefault="00D95545" w:rsidP="00D95545">
      <w:pPr>
        <w:spacing w:line="360" w:lineRule="auto"/>
      </w:pPr>
    </w:p>
    <w:p w14:paraId="1A7937CF" w14:textId="375EC55C" w:rsidR="00D95545" w:rsidRDefault="00D95545" w:rsidP="00D95545">
      <w:pPr>
        <w:spacing w:line="360" w:lineRule="auto"/>
      </w:pPr>
    </w:p>
    <w:p w14:paraId="49C62700" w14:textId="51D2F6E7" w:rsidR="00D95545" w:rsidRDefault="00D95545" w:rsidP="00D95545">
      <w:pPr>
        <w:spacing w:line="360" w:lineRule="auto"/>
      </w:pPr>
    </w:p>
    <w:p w14:paraId="2556D5D5" w14:textId="0F562506" w:rsidR="00D95545" w:rsidRDefault="00D95545" w:rsidP="00D95545">
      <w:pPr>
        <w:spacing w:line="360" w:lineRule="auto"/>
      </w:pPr>
    </w:p>
    <w:p w14:paraId="5C1AB786" w14:textId="07FF7463"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t>Introduction</w:t>
      </w:r>
    </w:p>
    <w:p w14:paraId="51DCC90B" w14:textId="5DAF5A51"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the 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real effective exchange rat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 the mines get from </w:t>
      </w:r>
      <w:r w:rsidR="007915C8">
        <w:t xml:space="preserve">selling </w:t>
      </w:r>
      <w:r w:rsidR="005E3DB1">
        <w:t xml:space="preserve">their commodities. </w:t>
      </w:r>
      <w:proofErr w:type="spellStart"/>
      <w:r w:rsidR="005E1BC7">
        <w:t>Labour</w:t>
      </w:r>
      <w:proofErr w:type="spellEnd"/>
      <w:r w:rsidR="005E1BC7">
        <w:t xml:space="preserve">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 xml:space="preserve">Strikes like the 2014 platinum strike affects not only the industry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11A38DF"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 xml:space="preserve">Internationally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39D23A5B" w:rsidR="00807E6C" w:rsidRPr="00807E6C" w:rsidRDefault="00807E6C" w:rsidP="00D95545">
      <w:pPr>
        <w:spacing w:line="360" w:lineRule="auto"/>
        <w:jc w:val="both"/>
        <w:rPr>
          <w:szCs w:val="24"/>
        </w:rPr>
      </w:pPr>
      <w:r>
        <w:rPr>
          <w:szCs w:val="24"/>
        </w:rPr>
        <w:t xml:space="preserve">The introduction of driverless haul truck onto South African open pit mines are in its initial phases. The international telecommunications company Cisco completed a 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18F4717"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w:t>
      </w:r>
      <w:r>
        <w:lastRenderedPageBreak/>
        <w:t>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7BE7E3C6" w:rsidR="00F26E11" w:rsidRDefault="00F26E11" w:rsidP="00D95545">
      <w:pPr>
        <w:spacing w:line="360" w:lineRule="auto"/>
        <w:jc w:val="both"/>
      </w:pPr>
      <w:r>
        <w:t xml:space="preserve">The design of open pit mines will also reap benefit from driverless haul trucks. </w:t>
      </w:r>
      <w:r w:rsidR="009B52DF">
        <w:t xml:space="preserve">The roads these driverless trucks require need not be as wide as those road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0BA08E7E"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for injury. These machines also do not get tired. Unlike human beings that tend to be hampered by fatigu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36FF2602" w:rsidR="009D40CB" w:rsidRDefault="009D40CB" w:rsidP="00D95545">
      <w:pPr>
        <w:spacing w:line="360" w:lineRule="auto"/>
        <w:jc w:val="both"/>
        <w:rPr>
          <w:szCs w:val="24"/>
        </w:rPr>
      </w:pPr>
      <w:r w:rsidRPr="00C42D01">
        <w:rPr>
          <w:szCs w:val="24"/>
        </w:rPr>
        <w:t>Driverless or autonomous vehicles is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0BE381B6"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w:t>
      </w:r>
      <w:proofErr w:type="spellStart"/>
      <w:r w:rsidR="00E84520">
        <w:t>Mogalakena</w:t>
      </w:r>
      <w:proofErr w:type="spellEnd"/>
      <w:r w:rsidR="00E84520">
        <w:rPr>
          <w:rStyle w:val="FootnoteReference"/>
        </w:rPr>
        <w:footnoteReference w:id="1"/>
      </w:r>
      <w:r w:rsidR="00E84520">
        <w:t xml:space="preserve"> and </w:t>
      </w:r>
      <w:proofErr w:type="spellStart"/>
      <w:r w:rsidR="00E84520">
        <w:t>Grootegeluk</w:t>
      </w:r>
      <w:proofErr w:type="spellEnd"/>
      <w:r w:rsidR="00E84520">
        <w:t xml:space="preserve"> Mine</w:t>
      </w:r>
      <w:r w:rsidR="00E84520">
        <w:rPr>
          <w:rStyle w:val="FootnoteReference"/>
        </w:rPr>
        <w:footnoteReference w:id="2"/>
      </w:r>
      <w:r w:rsidR="00CA72D9">
        <w:t xml:space="preserve">. In the Northern cape there is </w:t>
      </w:r>
      <w:proofErr w:type="spellStart"/>
      <w:r w:rsidR="00E84520">
        <w:t>Sishen</w:t>
      </w:r>
      <w:proofErr w:type="spellEnd"/>
      <w:r w:rsidR="00E84520">
        <w:rPr>
          <w:rStyle w:val="FootnoteReference"/>
        </w:rPr>
        <w:footnoteReference w:id="3"/>
      </w:r>
      <w:r w:rsidR="00CA72D9">
        <w:t xml:space="preserve"> near the town of Kathu and </w:t>
      </w:r>
      <w:proofErr w:type="spellStart"/>
      <w:r w:rsidR="00CA72D9">
        <w:t>Finsch</w:t>
      </w:r>
      <w:proofErr w:type="spellEnd"/>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0182A2A6" w:rsidR="006362EA" w:rsidRDefault="00DD1BBD" w:rsidP="00D95545">
      <w:pPr>
        <w:spacing w:line="360" w:lineRule="auto"/>
        <w:jc w:val="both"/>
      </w:pPr>
      <w:r w:rsidRPr="00C42D01">
        <w:t>The problem statement identified for this research is</w:t>
      </w:r>
      <w:r w:rsidR="000114FE">
        <w:t xml:space="preserve">, how ethical is it to introduce   </w:t>
      </w:r>
      <w:r w:rsidR="00A371D6" w:rsidRPr="00C42D01">
        <w:t>driverless haul trucks, onto South African open pit mines</w:t>
      </w:r>
      <w:r w:rsidR="000114FE">
        <w:t>.</w:t>
      </w:r>
    </w:p>
    <w:p w14:paraId="63CC7DA6" w14:textId="481EA62B" w:rsidR="009B7658" w:rsidRDefault="00F22A0C" w:rsidP="00D95545">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industry understand some of the issues related to automation.</w:t>
      </w:r>
      <w:r w:rsidR="0011223A">
        <w:t xml:space="preserve"> </w:t>
      </w:r>
      <w:r w:rsidR="00773927">
        <w:t xml:space="preserve"> Nevertheless, the author admitted several limitations to the study. Firstly, the study was unable to be representative of all </w:t>
      </w:r>
      <w:proofErr w:type="spellStart"/>
      <w:r w:rsidR="00773927">
        <w:t>labour</w:t>
      </w:r>
      <w:proofErr w:type="spellEnd"/>
      <w:r w:rsidR="00773927">
        <w:t xml:space="preserve"> unions. One </w:t>
      </w:r>
      <w:proofErr w:type="spellStart"/>
      <w:r w:rsidR="00773927">
        <w:t>labour</w:t>
      </w:r>
      <w:proofErr w:type="spellEnd"/>
      <w:r w:rsidR="00773927">
        <w:t xml:space="preserve"> union was unwilling to participate and another has capacity issues. For these reasons the </w:t>
      </w:r>
      <w:proofErr w:type="spellStart"/>
      <w:r w:rsidR="00773927">
        <w:t>labour</w:t>
      </w:r>
      <w:proofErr w:type="spellEnd"/>
      <w:r w:rsidR="00773927">
        <w:t xml:space="preserve">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9B7658">
        <w:t xml:space="preserve"> </w:t>
      </w:r>
    </w:p>
    <w:p w14:paraId="1053DA38" w14:textId="7BE74625" w:rsidR="00773927" w:rsidRDefault="00773927" w:rsidP="00D95545">
      <w:pPr>
        <w:spacing w:line="360" w:lineRule="auto"/>
        <w:jc w:val="both"/>
      </w:pPr>
    </w:p>
    <w:p w14:paraId="727AF54C" w14:textId="0AB0EEC5" w:rsidR="00773927" w:rsidRDefault="00773927" w:rsidP="00D95545">
      <w:pPr>
        <w:spacing w:line="360" w:lineRule="auto"/>
        <w:jc w:val="both"/>
      </w:pPr>
      <w:r>
        <w:t>Cross-sectional</w:t>
      </w:r>
      <w:r w:rsidR="008C634E">
        <w:t xml:space="preserve"> vs longitudinal</w:t>
      </w:r>
    </w:p>
    <w:p w14:paraId="291CAB97" w14:textId="12FB9143" w:rsidR="00F1356C" w:rsidRDefault="00773927" w:rsidP="00D95545">
      <w:pPr>
        <w:spacing w:line="360" w:lineRule="auto"/>
        <w:jc w:val="both"/>
      </w:pPr>
      <w:r>
        <w:lastRenderedPageBreak/>
        <w:t>Quantitative</w:t>
      </w:r>
    </w:p>
    <w:p w14:paraId="6743AB99" w14:textId="7C4DA833" w:rsidR="00773927" w:rsidRDefault="00773927" w:rsidP="00D95545">
      <w:pPr>
        <w:spacing w:line="360" w:lineRule="auto"/>
        <w:jc w:val="both"/>
      </w:pPr>
      <w:r>
        <w:t>communities</w:t>
      </w:r>
    </w:p>
    <w:p w14:paraId="23E63BE6" w14:textId="77777777" w:rsidR="00773927" w:rsidRDefault="00773927" w:rsidP="00D95545">
      <w:pPr>
        <w:spacing w:line="360" w:lineRule="auto"/>
        <w:jc w:val="both"/>
      </w:pPr>
    </w:p>
    <w:p w14:paraId="3DBDA351" w14:textId="2F2F2E32" w:rsidR="00F1356C" w:rsidRDefault="00F1356C" w:rsidP="00D95545">
      <w:pPr>
        <w:spacing w:line="360" w:lineRule="auto"/>
        <w:jc w:val="both"/>
      </w:pPr>
    </w:p>
    <w:p w14:paraId="400C10DA" w14:textId="29EF491F" w:rsidR="00F1356C" w:rsidRDefault="00F1356C" w:rsidP="00D95545">
      <w:pPr>
        <w:spacing w:line="360" w:lineRule="auto"/>
        <w:jc w:val="both"/>
      </w:pPr>
    </w:p>
    <w:p w14:paraId="5BD50081" w14:textId="77777777" w:rsidR="00F1356C" w:rsidRPr="00C42D01" w:rsidRDefault="00F1356C" w:rsidP="00D95545">
      <w:pPr>
        <w:spacing w:line="360" w:lineRule="auto"/>
        <w:jc w:val="both"/>
      </w:pPr>
    </w:p>
    <w:p w14:paraId="5368C285" w14:textId="7154D63B" w:rsidR="00CD7B49" w:rsidRDefault="000C57FF" w:rsidP="00D95545">
      <w:pPr>
        <w:spacing w:line="360" w:lineRule="auto"/>
        <w:jc w:val="both"/>
      </w:pPr>
      <w:r w:rsidRPr="00C42D01">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653734EF" w14:textId="51678A46" w:rsidR="00CD7B49" w:rsidRDefault="00CD7B49" w:rsidP="00D95545">
      <w:pPr>
        <w:spacing w:line="360" w:lineRule="auto"/>
        <w:jc w:val="both"/>
      </w:pPr>
      <w:r>
        <w:t>Benefits:</w:t>
      </w:r>
    </w:p>
    <w:p w14:paraId="0C307F6B" w14:textId="56A2070C" w:rsidR="00CD7B49" w:rsidRDefault="00CD7B49" w:rsidP="00D95545">
      <w:pPr>
        <w:pStyle w:val="ListParagraph"/>
        <w:numPr>
          <w:ilvl w:val="0"/>
          <w:numId w:val="2"/>
        </w:numPr>
        <w:spacing w:line="360" w:lineRule="auto"/>
        <w:ind w:left="360"/>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D95545">
      <w:pPr>
        <w:pStyle w:val="ListParagraph"/>
        <w:numPr>
          <w:ilvl w:val="0"/>
          <w:numId w:val="2"/>
        </w:numPr>
        <w:spacing w:line="360" w:lineRule="auto"/>
        <w:ind w:left="360"/>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D95545">
      <w:pPr>
        <w:pStyle w:val="ListParagraph"/>
        <w:numPr>
          <w:ilvl w:val="0"/>
          <w:numId w:val="2"/>
        </w:numPr>
        <w:spacing w:line="360" w:lineRule="auto"/>
        <w:ind w:left="360"/>
        <w:jc w:val="both"/>
      </w:pPr>
      <w:r>
        <w:t>Truck availability</w:t>
      </w:r>
    </w:p>
    <w:p w14:paraId="07B02B4F" w14:textId="05B13BF5" w:rsidR="00CD7B49" w:rsidRDefault="00CD7B49" w:rsidP="00D95545">
      <w:pPr>
        <w:pStyle w:val="ListParagraph"/>
        <w:numPr>
          <w:ilvl w:val="0"/>
          <w:numId w:val="2"/>
        </w:numPr>
        <w:spacing w:line="360" w:lineRule="auto"/>
        <w:ind w:left="360"/>
        <w:jc w:val="both"/>
      </w:pPr>
      <w:proofErr w:type="spellStart"/>
      <w:r>
        <w:t>Tyre</w:t>
      </w:r>
      <w:proofErr w:type="spellEnd"/>
      <w:r>
        <w:t xml:space="preserve"> life</w:t>
      </w:r>
    </w:p>
    <w:p w14:paraId="7B55E876" w14:textId="52CE451C" w:rsidR="00CD7B49" w:rsidRDefault="00CD7B49" w:rsidP="00D95545">
      <w:pPr>
        <w:pStyle w:val="ListParagraph"/>
        <w:numPr>
          <w:ilvl w:val="0"/>
          <w:numId w:val="2"/>
        </w:numPr>
        <w:spacing w:line="360" w:lineRule="auto"/>
        <w:ind w:left="360"/>
        <w:jc w:val="both"/>
      </w:pPr>
      <w:r>
        <w:t>Pit design</w:t>
      </w:r>
    </w:p>
    <w:p w14:paraId="4E3E1CC9" w14:textId="4CC70D13" w:rsidR="00CD7B49" w:rsidRPr="00C42D01" w:rsidRDefault="00CD7B49" w:rsidP="00D95545">
      <w:pPr>
        <w:pStyle w:val="ListParagraph"/>
        <w:numPr>
          <w:ilvl w:val="0"/>
          <w:numId w:val="2"/>
        </w:numPr>
        <w:spacing w:line="360" w:lineRule="auto"/>
        <w:ind w:left="360"/>
        <w:jc w:val="both"/>
      </w:pPr>
      <w:r>
        <w:t>Safety</w:t>
      </w:r>
    </w:p>
    <w:p w14:paraId="141D0F2F" w14:textId="582B79FF" w:rsidR="0068597B" w:rsidRDefault="0068597B" w:rsidP="00D95545">
      <w:pPr>
        <w:spacing w:line="360" w:lineRule="auto"/>
        <w:jc w:val="both"/>
      </w:pPr>
    </w:p>
    <w:p w14:paraId="16F421E0" w14:textId="2EC459FB" w:rsidR="00DD1BBD" w:rsidRPr="0068597B" w:rsidRDefault="0068597B" w:rsidP="00D95545">
      <w:pPr>
        <w:tabs>
          <w:tab w:val="left" w:pos="5700"/>
        </w:tabs>
        <w:spacing w:line="360" w:lineRule="auto"/>
        <w:jc w:val="both"/>
      </w:pPr>
      <w:r>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question</w:t>
      </w:r>
    </w:p>
    <w:p w14:paraId="7ED4D1D1" w14:textId="3BA11664" w:rsidR="00AB2934" w:rsidRDefault="00A0357F" w:rsidP="00D95545">
      <w:pPr>
        <w:spacing w:line="360" w:lineRule="auto"/>
        <w:jc w:val="both"/>
        <w:rPr>
          <w:szCs w:val="24"/>
        </w:rPr>
      </w:pPr>
      <w:r>
        <w:rPr>
          <w:szCs w:val="24"/>
        </w:rPr>
        <w:t xml:space="preserve">The main research </w:t>
      </w:r>
      <w:proofErr w:type="gramStart"/>
      <w:r>
        <w:rPr>
          <w:szCs w:val="24"/>
        </w:rPr>
        <w:t>question</w:t>
      </w:r>
      <w:proofErr w:type="gramEnd"/>
      <w:r>
        <w:rPr>
          <w:szCs w:val="24"/>
        </w:rPr>
        <w:t xml:space="preserve"> this proposal would like to put forward for consideration is the following:</w:t>
      </w:r>
    </w:p>
    <w:p w14:paraId="2390406F" w14:textId="14F57F4B" w:rsidR="00F31BF1" w:rsidRDefault="000114FE" w:rsidP="00D95545">
      <w:pPr>
        <w:spacing w:line="360" w:lineRule="auto"/>
        <w:jc w:val="both"/>
        <w:rPr>
          <w:szCs w:val="24"/>
        </w:rPr>
      </w:pPr>
      <w:r>
        <w:rPr>
          <w:szCs w:val="24"/>
        </w:rPr>
        <w:t>How will driverless haul trucks affect miners on South African open pit mines?</w:t>
      </w:r>
      <w:r w:rsidR="00F31BF1">
        <w:rPr>
          <w:szCs w:val="24"/>
        </w:rPr>
        <w:t xml:space="preserve"> </w:t>
      </w:r>
    </w:p>
    <w:p w14:paraId="487E405D" w14:textId="6B194F4E" w:rsidR="00F31BF1" w:rsidRDefault="00F31BF1" w:rsidP="00D95545">
      <w:pPr>
        <w:spacing w:line="360" w:lineRule="auto"/>
        <w:jc w:val="both"/>
        <w:rPr>
          <w:szCs w:val="24"/>
        </w:rPr>
      </w:pPr>
      <w:r>
        <w:rPr>
          <w:szCs w:val="24"/>
        </w:rPr>
        <w:t>Whether or not automation will increase the profitability of the mine will not be considered.</w:t>
      </w:r>
      <w:r w:rsidR="00CD7B49">
        <w:rPr>
          <w:szCs w:val="24"/>
        </w:rPr>
        <w:t xml:space="preserve"> This cannot be regarded as an ethical question </w:t>
      </w:r>
      <w:r w:rsidR="00CD7B49" w:rsidRPr="00CD7B49">
        <w:rPr>
          <w:b/>
          <w:szCs w:val="24"/>
        </w:rPr>
        <w:t>(WHY?</w:t>
      </w:r>
      <w:r w:rsidR="00CD7B49">
        <w:rPr>
          <w:szCs w:val="24"/>
        </w:rPr>
        <w:t>).</w:t>
      </w:r>
    </w:p>
    <w:p w14:paraId="4D72382B" w14:textId="77777777" w:rsidR="00F31BF1" w:rsidRPr="00A0357F" w:rsidRDefault="00F31BF1" w:rsidP="00D95545">
      <w:pPr>
        <w:spacing w:line="360" w:lineRule="auto"/>
        <w:jc w:val="both"/>
        <w:rPr>
          <w:szCs w:val="24"/>
        </w:rPr>
      </w:pPr>
    </w:p>
    <w:p w14:paraId="05543BE9" w14:textId="29210C75"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3E79E6C" w14:textId="22084509" w:rsidR="000114FE" w:rsidRPr="000114FE" w:rsidRDefault="000114FE" w:rsidP="00D95545">
      <w:pPr>
        <w:spacing w:line="360" w:lineRule="auto"/>
      </w:pPr>
      <w:r>
        <w:t>How will the safety on mines be affected?</w:t>
      </w:r>
    </w:p>
    <w:p w14:paraId="03256008" w14:textId="1868B87C" w:rsidR="000114FE" w:rsidRDefault="000114FE" w:rsidP="00D95545">
      <w:pPr>
        <w:spacing w:line="360" w:lineRule="auto"/>
        <w:jc w:val="both"/>
      </w:pPr>
      <w:r>
        <w:t>How will the socio-economic situation of miners be affected?</w:t>
      </w:r>
    </w:p>
    <w:p w14:paraId="266BE9D1" w14:textId="55947BED" w:rsidR="000114FE" w:rsidRDefault="000114FE" w:rsidP="00D95545">
      <w:pPr>
        <w:spacing w:line="360" w:lineRule="auto"/>
        <w:jc w:val="both"/>
      </w:pP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60F52ED6"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D95545">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3343D1" w:rsidRDefault="00663F35" w:rsidP="00D95545">
      <w:pPr>
        <w:spacing w:line="360" w:lineRule="auto"/>
        <w:jc w:val="both"/>
        <w:rPr>
          <w:color w:val="FF0000"/>
          <w:szCs w:val="24"/>
        </w:rPr>
      </w:pPr>
      <w:r w:rsidRPr="003343D1">
        <w:rPr>
          <w:color w:val="FF0000"/>
          <w:szCs w:val="24"/>
        </w:rPr>
        <w:lastRenderedPageBreak/>
        <w:t xml:space="preserve">A recent development is Responsible Research and Innovation (RRI). Researchers can now use the principles of (RRI) to manage the ethical considerations of how their research impact on society </w:t>
      </w:r>
      <w:r w:rsidRPr="003343D1">
        <w:rPr>
          <w:color w:val="FF0000"/>
          <w:szCs w:val="24"/>
        </w:rPr>
        <w:fldChar w:fldCharType="begin" w:fldLock="1"/>
      </w:r>
      <w:r w:rsidRPr="003343D1">
        <w:rPr>
          <w:color w:val="FF0000"/>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3343D1">
        <w:rPr>
          <w:color w:val="FF0000"/>
          <w:szCs w:val="24"/>
        </w:rPr>
        <w:fldChar w:fldCharType="separate"/>
      </w:r>
      <w:r w:rsidRPr="003343D1">
        <w:rPr>
          <w:noProof/>
          <w:color w:val="FF0000"/>
          <w:szCs w:val="24"/>
        </w:rPr>
        <w:t>(Eden, Jirotka and Stahl, 2013, p. 1)</w:t>
      </w:r>
      <w:r w:rsidRPr="003343D1">
        <w:rPr>
          <w:color w:val="FF0000"/>
          <w:szCs w:val="24"/>
        </w:rPr>
        <w:fldChar w:fldCharType="end"/>
      </w:r>
      <w:r w:rsidRPr="003343D1">
        <w:rPr>
          <w:color w:val="FF0000"/>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D95545">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D95545">
      <w:pPr>
        <w:spacing w:line="360" w:lineRule="auto"/>
        <w:jc w:val="both"/>
        <w:rPr>
          <w:szCs w:val="24"/>
        </w:rPr>
      </w:pPr>
      <w:r w:rsidRPr="00946CA0">
        <w:rPr>
          <w:szCs w:val="24"/>
        </w:rPr>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D95545">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5D8F8CDB" w:rsidR="00663F35" w:rsidRDefault="00663F35" w:rsidP="00D95545">
      <w:pPr>
        <w:spacing w:line="360" w:lineRule="auto"/>
        <w:jc w:val="both"/>
        <w:rPr>
          <w:szCs w:val="24"/>
        </w:rPr>
      </w:pPr>
      <w:r w:rsidRPr="00946CA0">
        <w:rPr>
          <w:szCs w:val="24"/>
        </w:rPr>
        <w:lastRenderedPageBreak/>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41DFE221" w14:textId="11E6743F" w:rsidR="00782388" w:rsidRDefault="00D95C8D" w:rsidP="00D95545">
      <w:pPr>
        <w:spacing w:line="360" w:lineRule="auto"/>
        <w:jc w:val="both"/>
        <w:rPr>
          <w:szCs w:val="24"/>
        </w:rPr>
      </w:pPr>
      <w:r>
        <w:rPr>
          <w:szCs w:val="24"/>
        </w:rPr>
        <w:t>The “trolley problem” is a common thought experiment uses in computer ethics literature to discuss some of the problems related to self-driving vehicles</w:t>
      </w:r>
      <w:r w:rsidR="00AC3FDF">
        <w:rPr>
          <w:szCs w:val="24"/>
        </w:rPr>
        <w:t xml:space="preserve"> </w:t>
      </w:r>
      <w:r w:rsidR="007E6AB5">
        <w:rPr>
          <w:szCs w:val="24"/>
        </w:rPr>
        <w:fldChar w:fldCharType="begin" w:fldLock="1"/>
      </w:r>
      <w:r w:rsidR="00C73A0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Frison,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 xml:space="preserve">There have been many versions of the “trolley problem” since then. At its cor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 and if action is taken, the person or agent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2FD266B7" w:rsidR="00341DBE" w:rsidRDefault="009560BE" w:rsidP="00D95545">
      <w:pPr>
        <w:spacing w:line="360" w:lineRule="auto"/>
        <w:jc w:val="both"/>
        <w:rPr>
          <w:szCs w:val="24"/>
        </w:rPr>
      </w:pPr>
      <w:r>
        <w:rPr>
          <w:szCs w:val="24"/>
        </w:rPr>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w:t>
      </w:r>
      <w:proofErr w:type="spellStart"/>
      <w:r w:rsidR="00C73A0B">
        <w:rPr>
          <w:szCs w:val="24"/>
        </w:rPr>
        <w:t>Bonnefon</w:t>
      </w:r>
      <w:proofErr w:type="spellEnd"/>
      <w:r w:rsidR="00C73A0B">
        <w:rPr>
          <w:szCs w:val="24"/>
        </w:rPr>
        <w:t xml:space="preserve">, Shariff and </w:t>
      </w:r>
      <w:proofErr w:type="spellStart"/>
      <w:r w:rsidR="00C73A0B">
        <w:rPr>
          <w:szCs w:val="24"/>
        </w:rPr>
        <w:t>Rahwan</w:t>
      </w:r>
      <w:proofErr w:type="spellEnd"/>
      <w:r w:rsidR="00782388">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conducted studies into what would be peoples preference. In general, people preferred a utilitarian ethic where few people would be sacrificed for the good of many. Except where they would be the person that would be sacrificed. Then the respondents preferred a solution where they would survive. </w:t>
      </w:r>
      <w:proofErr w:type="spellStart"/>
      <w:r w:rsidR="00C73A0B">
        <w:rPr>
          <w:szCs w:val="24"/>
        </w:rPr>
        <w:t>Bonnefon</w:t>
      </w:r>
      <w:proofErr w:type="spellEnd"/>
      <w:r w:rsidR="00C73A0B">
        <w:rPr>
          <w:szCs w:val="24"/>
        </w:rPr>
        <w:t xml:space="preserve">, Shariff and </w:t>
      </w:r>
      <w:proofErr w:type="spellStart"/>
      <w:r w:rsidR="00C73A0B">
        <w:rPr>
          <w:szCs w:val="24"/>
        </w:rPr>
        <w:t>Rahwan</w:t>
      </w:r>
      <w:proofErr w:type="spellEnd"/>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lution is government regulation. As in, as people are </w:t>
      </w:r>
      <w:r w:rsidR="00C73A0B">
        <w:rPr>
          <w:szCs w:val="24"/>
        </w:rPr>
        <w:lastRenderedPageBreak/>
        <w:t>forced by government regulation to immunize their children, the public can be forced to adopt vehicles that follow utilitarian algorithms and might decide to kill its occupants.</w:t>
      </w:r>
      <w:r w:rsidR="0084701C">
        <w:rPr>
          <w:szCs w:val="24"/>
        </w:rPr>
        <w:t xml:space="preserve"> This form of government regulation is supported by </w:t>
      </w:r>
      <w:r w:rsidR="0084701C">
        <w:rPr>
          <w:szCs w:val="24"/>
        </w:rPr>
        <w:fldChar w:fldCharType="begin" w:fldLock="1"/>
      </w:r>
      <w:r w:rsidR="00B07FFD">
        <w:rPr>
          <w:szCs w:val="24"/>
        </w:rPr>
        <w:instrText>ADDIN CSL_CITATION {"citationItems":[{"id":"ITEM-1","itemData":{"DOI":"10.1007/s11948-016-9806-x","ISSN":"14715546","PMID":"27417644","abstract":"The recent progress in the development of autonomous cars has seen ethical questions come to the forefront. In particular, life and death decisions regarding the behavior of self-driving cars in trolley dilemma situations are attracting widespread interest in the recent debate. In this essay we want to ask whether we should implement a mandatory ethics setting (MES) for the whole of society or, whether every driver should have the choice to select his own personal ethics setting (PES). While the consensus view seems to be that people would not be willing to use an automated car that might sacrifice themselves in a dilemma sit- uation, we will defend the somewhat contra-intuitive claim that this would be nevertheless in their best interest. The reason is, simply put, that a PES regime would most likely result in a prisoner’s dilemma.","author":[{"dropping-particle":"","family":"Gogoll","given":"Jan","non-dropping-particle":"","parse-names":false,"suffix":""},{"dropping-particle":"","family":"Müller","given":"Julian F.","non-dropping-particle":"","parse-names":false,"suffix":""}],"container-title":"Science and Engineering Ethics","id":"ITEM-1","issue":"3","issued":{"date-parts":[["2017"]]},"page":"681-700","title":"Autonomous Cars: In Favor of a Mandatory Ethics Setting","type":"article-journal","volume":"23"},"locator":"694-696","suppress-author":1,"uris":["http://www.mendeley.com/documents/?uuid=1883d83b-1b40-3fe5-ac7e-0f4030a46a74"]}],"mendeley":{"formattedCitation":"(2017, pp. 694–696)","manualFormatting":"Gogol and Műller (2017, pp. 694–696)","plainTextFormattedCitation":"(2017, pp. 694–696)","previouslyFormattedCitation":"(Gogoll and Müller, 2017, pp. 694–696)"},"properties":{"noteIndex":0},"schema":"https://github.com/citation-style-language/schema/raw/master/csl-citation.json"}</w:instrText>
      </w:r>
      <w:r w:rsidR="0084701C">
        <w:rPr>
          <w:szCs w:val="24"/>
        </w:rPr>
        <w:fldChar w:fldCharType="separate"/>
      </w:r>
      <w:r w:rsidR="0084701C">
        <w:rPr>
          <w:szCs w:val="24"/>
        </w:rPr>
        <w:t xml:space="preserve">Gogol and </w:t>
      </w:r>
      <w:proofErr w:type="spellStart"/>
      <w:r w:rsidR="0084701C">
        <w:rPr>
          <w:szCs w:val="24"/>
        </w:rPr>
        <w:t>Műller</w:t>
      </w:r>
      <w:proofErr w:type="spellEnd"/>
      <w:r w:rsidR="0084701C">
        <w:rPr>
          <w:szCs w:val="24"/>
        </w:rPr>
        <w:t xml:space="preserve"> </w:t>
      </w:r>
      <w:r w:rsidR="0084701C" w:rsidRPr="0084701C">
        <w:rPr>
          <w:noProof/>
          <w:szCs w:val="24"/>
        </w:rPr>
        <w:t>(2017, pp. 694–696)</w:t>
      </w:r>
      <w:r w:rsidR="0084701C">
        <w:rPr>
          <w:szCs w:val="24"/>
        </w:rPr>
        <w:fldChar w:fldCharType="end"/>
      </w:r>
      <w:r w:rsidR="0084701C">
        <w:rPr>
          <w:szCs w:val="24"/>
        </w:rPr>
        <w:t>.</w:t>
      </w:r>
    </w:p>
    <w:p w14:paraId="376A4443" w14:textId="3E106ACC"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professional and standards organization for the automotive and aerospace industries, have a st</w:t>
      </w:r>
      <w:bookmarkStart w:id="0" w:name="_GoBack"/>
      <w:bookmarkEnd w:id="0"/>
      <w:r>
        <w:rPr>
          <w:szCs w:val="24"/>
        </w:rPr>
        <w:t xml:space="preserve">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4CFB5612" w14:textId="77777777" w:rsidR="00341DBE" w:rsidRDefault="00341DBE" w:rsidP="00D95545">
      <w:pPr>
        <w:spacing w:line="360" w:lineRule="auto"/>
        <w:jc w:val="both"/>
        <w:rPr>
          <w:szCs w:val="24"/>
        </w:rPr>
      </w:pPr>
    </w:p>
    <w:p w14:paraId="03B8E9AF" w14:textId="67E99B44" w:rsidR="003343D1" w:rsidRDefault="003343D1" w:rsidP="00D95545">
      <w:pPr>
        <w:spacing w:line="360" w:lineRule="auto"/>
        <w:jc w:val="both"/>
        <w:rPr>
          <w:szCs w:val="24"/>
        </w:rPr>
      </w:pPr>
    </w:p>
    <w:p w14:paraId="07F65E7E" w14:textId="63501492" w:rsidR="003343D1" w:rsidRDefault="003343D1" w:rsidP="00D95545">
      <w:pPr>
        <w:spacing w:line="360" w:lineRule="auto"/>
        <w:jc w:val="both"/>
        <w:rPr>
          <w:szCs w:val="24"/>
        </w:rPr>
      </w:pPr>
      <w:r>
        <w:rPr>
          <w:szCs w:val="24"/>
        </w:rPr>
        <w:t>A haul truck is significantly larger than a car</w:t>
      </w:r>
      <w:r w:rsidR="001C27C2">
        <w:rPr>
          <w:szCs w:val="24"/>
        </w:rPr>
        <w:t xml:space="preserve">. Is there literature </w:t>
      </w:r>
      <w:proofErr w:type="spellStart"/>
      <w:r w:rsidR="001C27C2">
        <w:rPr>
          <w:szCs w:val="24"/>
        </w:rPr>
        <w:t>tat</w:t>
      </w:r>
      <w:proofErr w:type="spellEnd"/>
      <w:r w:rsidR="001C27C2">
        <w:rPr>
          <w:szCs w:val="24"/>
        </w:rPr>
        <w:t xml:space="preserve"> compares the size and the ethics?</w:t>
      </w:r>
    </w:p>
    <w:p w14:paraId="12321968" w14:textId="77777777" w:rsidR="001C27C2" w:rsidRPr="00946CA0" w:rsidRDefault="001C27C2" w:rsidP="00D95545">
      <w:pPr>
        <w:spacing w:line="360" w:lineRule="auto"/>
        <w:jc w:val="both"/>
        <w:rPr>
          <w:szCs w:val="24"/>
        </w:rPr>
      </w:pP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6B6E1246"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 can differ between nationalities, groups or peoples. These ideas need to be openly discussed and reasoned about. But there needs to be agreement on what is regarded right or wrong.</w:t>
      </w:r>
    </w:p>
    <w:p w14:paraId="5F7AEAC9" w14:textId="77777777" w:rsidR="00663F35" w:rsidRPr="00946CA0" w:rsidRDefault="00663F35" w:rsidP="00D95545">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lastRenderedPageBreak/>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68E00E55"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w:t>
      </w:r>
      <w:r w:rsidRPr="00946CA0">
        <w:rPr>
          <w:szCs w:val="24"/>
        </w:rPr>
        <w:lastRenderedPageBreak/>
        <w:t xml:space="preserve">development process. The earlier in the development lifecycle these considerations are addressed, the easier it is to make the necessary changes. Additionally these ethical requirements should be put on par with the other non-ethics related requirements and not regarded as secondary </w:t>
      </w:r>
      <w:r w:rsidR="00354CDD">
        <w:rPr>
          <w:szCs w:val="24"/>
        </w:rPr>
        <w:t xml:space="preserve">or less important </w:t>
      </w:r>
      <w:proofErr w:type="gramStart"/>
      <w:r w:rsidR="00354CDD">
        <w:rPr>
          <w:szCs w:val="24"/>
        </w:rPr>
        <w:t xml:space="preserve">requirements </w:t>
      </w:r>
      <w:r w:rsidRPr="00946CA0">
        <w:rPr>
          <w:szCs w:val="24"/>
        </w:rPr>
        <w:t>.</w:t>
      </w:r>
      <w:proofErr w:type="gramEnd"/>
    </w:p>
    <w:p w14:paraId="1068F643" w14:textId="77777777" w:rsidR="00663F35" w:rsidRPr="00946CA0" w:rsidRDefault="00663F35" w:rsidP="00D95545">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D95545">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lastRenderedPageBreak/>
        <w:t xml:space="preserve">The European Union is on the forefront of the implementation of RRI and all the fruits of their </w:t>
      </w:r>
      <w:proofErr w:type="spellStart"/>
      <w:r w:rsidRPr="00946CA0">
        <w:rPr>
          <w:szCs w:val="24"/>
        </w:rPr>
        <w:t>labour</w:t>
      </w:r>
      <w:proofErr w:type="spellEnd"/>
      <w:r w:rsidRPr="00946CA0">
        <w:rPr>
          <w:szCs w:val="24"/>
        </w:rPr>
        <w:t xml:space="preserve">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4DB734E4" w14:textId="49C1E554" w:rsidR="009E6787" w:rsidRDefault="009E6787" w:rsidP="00D95545">
      <w:pPr>
        <w:spacing w:line="360" w:lineRule="auto"/>
        <w:jc w:val="both"/>
      </w:pPr>
      <w:r>
        <w:t xml:space="preserve">This study will follow a </w:t>
      </w:r>
      <w:r w:rsidR="00B2169F">
        <w:t xml:space="preserve">utilitarian view of ethics i.e. implementing driverless haul </w:t>
      </w:r>
      <w:proofErr w:type="gramStart"/>
      <w:r w:rsidR="00B2169F">
        <w:t>trucks  will</w:t>
      </w:r>
      <w:proofErr w:type="gramEnd"/>
      <w:r w:rsidR="00B2169F">
        <w:t xml:space="preserve"> be considered ethical if it does the most good to the most amount of people.</w:t>
      </w:r>
    </w:p>
    <w:p w14:paraId="097EA93E" w14:textId="77777777" w:rsidR="009E6787" w:rsidRDefault="009E6787" w:rsidP="00D95545">
      <w:pPr>
        <w:spacing w:line="360" w:lineRule="auto"/>
        <w:jc w:val="both"/>
      </w:pPr>
    </w:p>
    <w:p w14:paraId="3AD219C7" w14:textId="04F796F1" w:rsidR="0011223A" w:rsidRDefault="009E6787" w:rsidP="00D95545">
      <w:pPr>
        <w:spacing w:line="360" w:lineRule="auto"/>
        <w:jc w:val="both"/>
      </w:pPr>
      <w:r>
        <w:t>We require information on how well workers in the South African mining industry understand the ethical consequences of introducing driverless haul truck onto South African open pit mines. This implies that we want</w:t>
      </w:r>
      <w:r w:rsidR="000114FE">
        <w:t xml:space="preserve"> to</w:t>
      </w:r>
      <w:r>
        <w:t xml:space="preserve"> gather information at one point in time and are not concerned with how the understanding of ethical concerns change over time. </w:t>
      </w:r>
      <w:r w:rsidR="00753AFB">
        <w:t>T</w:t>
      </w:r>
      <w:r>
        <w:t>his study will need to involve a wide selection of people from various socio-economic and educational backgrounds.</w:t>
      </w:r>
      <w:r w:rsidR="00753AFB">
        <w:t xml:space="preserve"> Also, getting various stakeholders to participate can be difficult in the mining industry </w:t>
      </w:r>
      <w:r w:rsidR="00753AFB">
        <w:fldChar w:fldCharType="begin" w:fldLock="1"/>
      </w:r>
      <w:r w:rsidR="00081C99">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rsidR="00753AFB">
        <w:fldChar w:fldCharType="separate"/>
      </w:r>
      <w:r w:rsidR="00753AFB" w:rsidRPr="00753AFB">
        <w:rPr>
          <w:noProof/>
        </w:rPr>
        <w:t>(Hermanus, 2017, p. 815; Gumede, 2018, p. 8)</w:t>
      </w:r>
      <w:r w:rsidR="00753AFB">
        <w:fldChar w:fldCharType="end"/>
      </w:r>
      <w:r w:rsidR="00753AFB">
        <w:t>.</w:t>
      </w:r>
      <w:r>
        <w:t xml:space="preserve"> For these reasons we will carry out a cross-sectional study rather than a longitudinal one.</w:t>
      </w:r>
    </w:p>
    <w:p w14:paraId="40881268" w14:textId="3F36E431" w:rsidR="0011223A" w:rsidRDefault="0011223A" w:rsidP="00D95545">
      <w:pPr>
        <w:spacing w:line="360" w:lineRule="auto"/>
        <w:jc w:val="both"/>
      </w:pPr>
    </w:p>
    <w:p w14:paraId="37DCFF6C" w14:textId="483F2E09" w:rsidR="0011223A" w:rsidRDefault="00CC7070" w:rsidP="00D95545">
      <w:pPr>
        <w:spacing w:line="360" w:lineRule="auto"/>
        <w:jc w:val="both"/>
      </w:pPr>
      <w:r>
        <w:t>Observational</w:t>
      </w:r>
    </w:p>
    <w:p w14:paraId="080FB9B8" w14:textId="14CC0624" w:rsidR="0011223A" w:rsidRDefault="0011658A" w:rsidP="00D95545">
      <w:pPr>
        <w:spacing w:line="360" w:lineRule="auto"/>
        <w:jc w:val="both"/>
      </w:pPr>
      <w:proofErr w:type="spellStart"/>
      <w:r>
        <w:t>Quatitative</w:t>
      </w:r>
      <w:proofErr w:type="spellEnd"/>
      <w:r>
        <w:t xml:space="preserve"> vs qualitative</w:t>
      </w:r>
    </w:p>
    <w:p w14:paraId="696511F6" w14:textId="77777777" w:rsidR="0011223A" w:rsidRPr="0011223A" w:rsidRDefault="0011223A" w:rsidP="00D95545">
      <w:pPr>
        <w:spacing w:line="360" w:lineRule="auto"/>
        <w:jc w:val="both"/>
      </w:pP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Data collection</w:t>
      </w:r>
    </w:p>
    <w:p w14:paraId="5A48FF7D" w14:textId="0C83F365" w:rsidR="00576066" w:rsidRPr="00576066" w:rsidRDefault="00576066" w:rsidP="00D95545">
      <w:pPr>
        <w:spacing w:line="360" w:lineRule="auto"/>
        <w:jc w:val="both"/>
      </w:pPr>
      <w:r>
        <w:t>There will be 2 efforts of data collection. The first will be gathering data from the mines on how they have been affected by the automation of haul trucks. Secondly several individuals from the mines will be queried on how they have been personally affected.</w:t>
      </w:r>
    </w:p>
    <w:p w14:paraId="61D9FCD0" w14:textId="5614F8B2"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Data collection on mines</w:t>
      </w:r>
    </w:p>
    <w:p w14:paraId="7D95AFE2" w14:textId="3B02920B" w:rsidR="00E84520" w:rsidRDefault="00CA72D9" w:rsidP="00D95545">
      <w:pPr>
        <w:spacing w:line="360" w:lineRule="auto"/>
        <w:jc w:val="both"/>
      </w:pPr>
      <w:r>
        <w:t>A mine representative from each min</w:t>
      </w:r>
      <w:r w:rsidR="00081C99">
        <w:t>e in the study will be asked questions in a survey including the following:</w:t>
      </w:r>
    </w:p>
    <w:p w14:paraId="4D2900B6" w14:textId="46D690CC" w:rsidR="00081C99" w:rsidRDefault="00081C99" w:rsidP="00D95545">
      <w:pPr>
        <w:pStyle w:val="ListParagraph"/>
        <w:numPr>
          <w:ilvl w:val="0"/>
          <w:numId w:val="5"/>
        </w:numPr>
        <w:spacing w:line="360" w:lineRule="auto"/>
        <w:jc w:val="both"/>
      </w:pPr>
      <w:r>
        <w:t xml:space="preserve">How many haul trucks do they operate and how many of them are driverless? This includes how many are operational and in use and not just the total number in the min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02503F86" w:rsidR="00081C99" w:rsidRDefault="00081C99" w:rsidP="00D95545">
      <w:pPr>
        <w:pStyle w:val="ListParagraph"/>
        <w:numPr>
          <w:ilvl w:val="0"/>
          <w:numId w:val="5"/>
        </w:numPr>
        <w:spacing w:line="360" w:lineRule="auto"/>
        <w:jc w:val="both"/>
      </w:pPr>
      <w:r>
        <w:t xml:space="preserve">How many drivers are currently employed by the mine? This is to establish how many driver jobs were lost in the period surveyed.  </w:t>
      </w:r>
    </w:p>
    <w:p w14:paraId="70FDA776" w14:textId="6BF8B173" w:rsidR="00081C99" w:rsidRDefault="00081C99" w:rsidP="00D95545">
      <w:pPr>
        <w:pStyle w:val="ListParagraph"/>
        <w:numPr>
          <w:ilvl w:val="0"/>
          <w:numId w:val="5"/>
        </w:numPr>
        <w:spacing w:line="360" w:lineRule="auto"/>
        <w:jc w:val="both"/>
      </w:pPr>
      <w:r>
        <w:t xml:space="preserve">How many haul truck maintenance and operational personnel are employed by the min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These metrics will monitor the actual job creation</w:t>
      </w:r>
      <w:r w:rsidR="00B2169F">
        <w:t xml:space="preserve"> that took plac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175D8B5C" w:rsidR="00B2169F" w:rsidRPr="00E84520" w:rsidRDefault="00B2169F" w:rsidP="00D95545">
      <w:pPr>
        <w:pStyle w:val="ListParagraph"/>
        <w:numPr>
          <w:ilvl w:val="0"/>
          <w:numId w:val="5"/>
        </w:numPr>
        <w:spacing w:line="360" w:lineRule="auto"/>
        <w:jc w:val="both"/>
      </w:pPr>
      <w:r>
        <w:t xml:space="preserve">Questions on safety. How many haul truck related accidents occurred in the last year? Also, how has the severity of these accidents changed? These are pertinent since one of the main believed benefits of automation is an increase in safety </w:t>
      </w:r>
      <w:r>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B2169F">
        <w:rPr>
          <w:noProof/>
        </w:rPr>
        <w:t>(Bellamy and Pravica, 2011, p. 153)</w:t>
      </w:r>
      <w:r>
        <w:fldChar w:fldCharType="end"/>
      </w:r>
      <w:r>
        <w:t>.</w:t>
      </w:r>
    </w:p>
    <w:p w14:paraId="02FA4FB8" w14:textId="2035E0F9"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lastRenderedPageBreak/>
        <w:t>Data collection on miners</w:t>
      </w:r>
    </w:p>
    <w:p w14:paraId="6A44C40C" w14:textId="0DA4BE83" w:rsidR="000114FE" w:rsidRDefault="000114FE" w:rsidP="00D95545">
      <w:pPr>
        <w:spacing w:line="360" w:lineRule="auto"/>
        <w:jc w:val="both"/>
      </w:pPr>
      <w:r>
        <w:t xml:space="preserve">Miners will be given a standardized questionnaire relating to how they have been affected by driverless haul trucks. </w:t>
      </w:r>
      <w:r w:rsidR="00576066">
        <w:t xml:space="preserve">They will be given the same questionnaire annually for a period of 5 years. </w:t>
      </w:r>
      <w:r>
        <w:t>This questionnaire will be broken down into various sections.</w:t>
      </w:r>
    </w:p>
    <w:p w14:paraId="33286994" w14:textId="0BA72433" w:rsidR="000114FE" w:rsidRDefault="000114FE" w:rsidP="00D95545">
      <w:pPr>
        <w:spacing w:line="360" w:lineRule="auto"/>
        <w:jc w:val="both"/>
      </w:pPr>
      <w:r>
        <w:t>The first section will comprise of the socio-economic situation of the respondent</w:t>
      </w:r>
      <w:r w:rsidR="00583308">
        <w:t>.</w:t>
      </w:r>
      <w:r w:rsidR="00E84520">
        <w:t xml:space="preserve"> </w:t>
      </w:r>
    </w:p>
    <w:p w14:paraId="7E5B482E" w14:textId="3E1AAE83" w:rsidR="000114FE" w:rsidRDefault="00583308" w:rsidP="00D95545">
      <w:pPr>
        <w:pStyle w:val="ListParagraph"/>
        <w:numPr>
          <w:ilvl w:val="0"/>
          <w:numId w:val="6"/>
        </w:numPr>
        <w:spacing w:line="360" w:lineRule="auto"/>
        <w:jc w:val="both"/>
      </w:pPr>
      <w:r>
        <w:t>Is the mine worker still employed on the mine?</w:t>
      </w:r>
    </w:p>
    <w:p w14:paraId="0F49779A" w14:textId="2C352B12" w:rsidR="00583308" w:rsidRDefault="00583308" w:rsidP="00D95545">
      <w:pPr>
        <w:pStyle w:val="ListParagraph"/>
        <w:numPr>
          <w:ilvl w:val="0"/>
          <w:numId w:val="6"/>
        </w:numPr>
        <w:spacing w:line="360" w:lineRule="auto"/>
        <w:jc w:val="both"/>
      </w:pPr>
      <w:r>
        <w:t>What is the mine workers current salary?</w:t>
      </w:r>
    </w:p>
    <w:p w14:paraId="09470620" w14:textId="04C2BF76" w:rsidR="000114FE" w:rsidRDefault="000114FE" w:rsidP="00D95545">
      <w:pPr>
        <w:spacing w:line="360" w:lineRule="auto"/>
        <w:jc w:val="both"/>
      </w:pP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3F43D502" w:rsidR="00F31BF1" w:rsidRDefault="0057475E" w:rsidP="00D95545">
      <w:pPr>
        <w:spacing w:line="360" w:lineRule="auto"/>
        <w:jc w:val="both"/>
      </w:pPr>
      <w:r>
        <w:t>Survey (</w:t>
      </w:r>
      <w:proofErr w:type="spellStart"/>
      <w:r>
        <w:t>Qua</w:t>
      </w:r>
      <w:r w:rsidR="00527877">
        <w:t>n</w:t>
      </w:r>
      <w:r>
        <w:t>tatative</w:t>
      </w:r>
      <w:proofErr w:type="spellEnd"/>
      <w:r>
        <w:t>) vs interviews (Qualitative)</w:t>
      </w:r>
    </w:p>
    <w:p w14:paraId="3E020765" w14:textId="77777777" w:rsidR="00F31BF1" w:rsidRDefault="00F31BF1" w:rsidP="00D95545">
      <w:pPr>
        <w:spacing w:line="360" w:lineRule="auto"/>
        <w:jc w:val="both"/>
      </w:pPr>
    </w:p>
    <w:p w14:paraId="36565531" w14:textId="290F095A" w:rsidR="00F31BF1" w:rsidRDefault="00F31BF1" w:rsidP="00D95545">
      <w:pPr>
        <w:spacing w:line="360" w:lineRule="auto"/>
        <w:jc w:val="both"/>
      </w:pPr>
    </w:p>
    <w:p w14:paraId="40E67F49" w14:textId="77777777" w:rsidR="00F31BF1" w:rsidRPr="00F31BF1" w:rsidRDefault="00F31BF1" w:rsidP="00D95545">
      <w:pPr>
        <w:spacing w:line="360" w:lineRule="auto"/>
        <w:jc w:val="both"/>
      </w:pPr>
    </w:p>
    <w:p w14:paraId="2F5FD8EC" w14:textId="2734999B"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545DB390" w14:textId="28E0005A" w:rsidR="000114FE" w:rsidRDefault="00B2169F" w:rsidP="00D95545">
      <w:pPr>
        <w:spacing w:line="360" w:lineRule="auto"/>
      </w:pPr>
      <w:r>
        <w:t xml:space="preserve">This study will be able to determine how much more viable the surveyed mines have become due to automation. But it will not be able to gather information on mines, that were closed due to not being economically viable, that can be reopened when the cost per ton has dropped to the required levels. Because, these mines will not be part of the study and will not be known at the beginning of the study. The same holds for new mines. </w:t>
      </w:r>
    </w:p>
    <w:p w14:paraId="39833B18" w14:textId="77777777" w:rsidR="000114FE" w:rsidRDefault="000114FE" w:rsidP="00D95545">
      <w:pPr>
        <w:spacing w:line="360" w:lineRule="auto"/>
      </w:pPr>
    </w:p>
    <w:p w14:paraId="27F59CDC" w14:textId="37C67AB1" w:rsidR="0057475E" w:rsidRPr="0057475E" w:rsidRDefault="0057475E" w:rsidP="00D95545">
      <w:pPr>
        <w:spacing w:line="360" w:lineRule="auto"/>
      </w:pPr>
      <w:r>
        <w:t>Di</w:t>
      </w:r>
      <w:r w:rsidR="000114FE">
        <w:t>scuss any bias (</w:t>
      </w:r>
      <w:proofErr w:type="spellStart"/>
      <w:proofErr w:type="gramStart"/>
      <w:r w:rsidR="000114FE">
        <w:t>measurement,sel</w:t>
      </w:r>
      <w:r>
        <w:t>ection</w:t>
      </w:r>
      <w:proofErr w:type="gramEnd"/>
      <w:r>
        <w:t>,recall,interviewer</w:t>
      </w:r>
      <w:proofErr w:type="spellEnd"/>
      <w:r>
        <w:t>)</w:t>
      </w:r>
    </w:p>
    <w:p w14:paraId="0762B095" w14:textId="29CE7A50" w:rsidR="00663F35" w:rsidRPr="00946CA0"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Data verification</w:t>
      </w:r>
    </w:p>
    <w:p w14:paraId="2F07DC60" w14:textId="41438C73" w:rsidR="00663F35"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Ethical consideration</w:t>
      </w:r>
    </w:p>
    <w:p w14:paraId="576FFB6E" w14:textId="16814BEA" w:rsidR="000114FE" w:rsidRPr="00E816DB" w:rsidRDefault="000114FE" w:rsidP="00D95545">
      <w:pPr>
        <w:spacing w:line="360" w:lineRule="auto"/>
      </w:pPr>
      <w:r>
        <w:t xml:space="preserve">Sensitive information regarding miners financial and medical status will be gathered by this study. Efforts need to be made to ensure the security of this information. Before the data is given for data analysis, the data needs to be anonymized. Only then can the data be analyzed or published. Interviewers will facilitate the answering of the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773A04FC" w14:textId="0DA79DA1" w:rsidR="0084701C" w:rsidRPr="0084701C" w:rsidRDefault="00AF1F3C" w:rsidP="0084701C">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84701C" w:rsidRPr="0084701C">
        <w:rPr>
          <w:noProof/>
          <w:szCs w:val="24"/>
        </w:rPr>
        <w:t>Audi, R. (1999) ‘The Cambridge Dictionary of Philosophy, Second Edition’.</w:t>
      </w:r>
    </w:p>
    <w:p w14:paraId="07DE2B8A"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Bellamy, D. and Pravica, L. (2011) ‘Assessing the impact of driverless haul trucks in Australian surface mining’, </w:t>
      </w:r>
      <w:r w:rsidRPr="0084701C">
        <w:rPr>
          <w:i/>
          <w:iCs/>
          <w:noProof/>
          <w:szCs w:val="24"/>
        </w:rPr>
        <w:t>Resources Policy</w:t>
      </w:r>
      <w:r w:rsidRPr="0084701C">
        <w:rPr>
          <w:noProof/>
          <w:szCs w:val="24"/>
        </w:rPr>
        <w:t>, 36(2), pp. 149–158. doi: 10.1016/j.resourpol.2010.09.002.</w:t>
      </w:r>
    </w:p>
    <w:p w14:paraId="71390780"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Bodin, U. </w:t>
      </w:r>
      <w:r w:rsidRPr="0084701C">
        <w:rPr>
          <w:i/>
          <w:iCs/>
          <w:noProof/>
          <w:szCs w:val="24"/>
        </w:rPr>
        <w:t>et al.</w:t>
      </w:r>
      <w:r w:rsidRPr="0084701C">
        <w:rPr>
          <w:noProof/>
          <w:szCs w:val="24"/>
        </w:rPr>
        <w:t xml:space="preserve"> (2015) ‘Remote controlled short-cycle loading of bulk material in mining applications’, in </w:t>
      </w:r>
      <w:r w:rsidRPr="0084701C">
        <w:rPr>
          <w:i/>
          <w:iCs/>
          <w:noProof/>
          <w:szCs w:val="24"/>
        </w:rPr>
        <w:t>IFAC-PapersOnLine</w:t>
      </w:r>
      <w:r w:rsidRPr="0084701C">
        <w:rPr>
          <w:noProof/>
          <w:szCs w:val="24"/>
        </w:rPr>
        <w:t>, pp. 54–59. doi: 10.1016/j.ifacol.2015.10.077.</w:t>
      </w:r>
    </w:p>
    <w:p w14:paraId="33E1A672"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Bohlmann, H. R. </w:t>
      </w:r>
      <w:r w:rsidRPr="0084701C">
        <w:rPr>
          <w:i/>
          <w:iCs/>
          <w:noProof/>
          <w:szCs w:val="24"/>
        </w:rPr>
        <w:t>et al.</w:t>
      </w:r>
      <w:r w:rsidRPr="0084701C">
        <w:rPr>
          <w:noProof/>
          <w:szCs w:val="24"/>
        </w:rPr>
        <w:t xml:space="preserve"> (2014) </w:t>
      </w:r>
      <w:r w:rsidRPr="0084701C">
        <w:rPr>
          <w:i/>
          <w:iCs/>
          <w:noProof/>
          <w:szCs w:val="24"/>
        </w:rPr>
        <w:t>The Impact of the 2014 Platinum Mining Strike in South Africa: An Economy-Wide Analysis</w:t>
      </w:r>
      <w:r w:rsidRPr="0084701C">
        <w:rPr>
          <w:noProof/>
          <w:szCs w:val="24"/>
        </w:rPr>
        <w:t>. Available at: https://www.up.ac.za/media/shared/61/WP/wp_2014_72.zp39321.pdf (Accessed: 3 November 2018).</w:t>
      </w:r>
    </w:p>
    <w:p w14:paraId="72BB4172"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Bonnefon, J. F., Shariff, A. and Rahwan, I. (2016) ‘The social dilemma of autonomous vehicles’, </w:t>
      </w:r>
      <w:r w:rsidRPr="0084701C">
        <w:rPr>
          <w:i/>
          <w:iCs/>
          <w:noProof/>
          <w:szCs w:val="24"/>
        </w:rPr>
        <w:t>Science</w:t>
      </w:r>
      <w:r w:rsidRPr="0084701C">
        <w:rPr>
          <w:noProof/>
          <w:szCs w:val="24"/>
        </w:rPr>
        <w:t>, 352(6293), pp. 1573–1576. doi: 10.1126/science.aaf2654.</w:t>
      </w:r>
    </w:p>
    <w:p w14:paraId="14CAB10C"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de Bruin, B. and Floridi, L. (2017) ‘The Ethics of Cloud Computing’, </w:t>
      </w:r>
      <w:r w:rsidRPr="0084701C">
        <w:rPr>
          <w:i/>
          <w:iCs/>
          <w:noProof/>
          <w:szCs w:val="24"/>
        </w:rPr>
        <w:t>Science and Engineering Ethics</w:t>
      </w:r>
      <w:r w:rsidRPr="0084701C">
        <w:rPr>
          <w:noProof/>
          <w:szCs w:val="24"/>
        </w:rPr>
        <w:t>, 23(1), pp. 21–39. doi: 10.1007/s11948-016-9759-0.</w:t>
      </w:r>
    </w:p>
    <w:p w14:paraId="3EF6CBF0"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Bynum, T. (2016) </w:t>
      </w:r>
      <w:r w:rsidRPr="0084701C">
        <w:rPr>
          <w:i/>
          <w:iCs/>
          <w:noProof/>
          <w:szCs w:val="24"/>
        </w:rPr>
        <w:t>Computer and Information Ethics</w:t>
      </w:r>
      <w:r w:rsidRPr="0084701C">
        <w:rPr>
          <w:noProof/>
          <w:szCs w:val="24"/>
        </w:rPr>
        <w:t xml:space="preserve">. Winter 201. Edited by Edward N. Zalta. Metaphysics Research Lab, Stanford University. Available at: </w:t>
      </w:r>
      <w:r w:rsidRPr="0084701C">
        <w:rPr>
          <w:noProof/>
          <w:szCs w:val="24"/>
        </w:rPr>
        <w:lastRenderedPageBreak/>
        <w:t>https://plato.stanford.edu/entries/ethics-computer/ (Accessed: 25 March 2018).</w:t>
      </w:r>
    </w:p>
    <w:p w14:paraId="1CFA80F8"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Carter, P., Laurie, G. T. and Dixon-Woods, M. (2015) ‘The social licence for research: why care.data ran into trouble’, </w:t>
      </w:r>
      <w:r w:rsidRPr="0084701C">
        <w:rPr>
          <w:i/>
          <w:iCs/>
          <w:noProof/>
          <w:szCs w:val="24"/>
        </w:rPr>
        <w:t>J Med Ethics</w:t>
      </w:r>
      <w:r w:rsidRPr="0084701C">
        <w:rPr>
          <w:noProof/>
          <w:szCs w:val="24"/>
        </w:rPr>
        <w:t>, 41, pp. 404–409. doi: 10.1136/medethics-2014-102374.</w:t>
      </w:r>
    </w:p>
    <w:p w14:paraId="51326835"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Chiou, W.-B., Wan, P.-H. and Wan, C.-S. (2012) ‘A new look at software piracy: Soft lifting primes an inauthentic sense of self, prompting further unethical behavior’, </w:t>
      </w:r>
      <w:r w:rsidRPr="0084701C">
        <w:rPr>
          <w:i/>
          <w:iCs/>
          <w:noProof/>
          <w:szCs w:val="24"/>
        </w:rPr>
        <w:t>Int. J. Human-Computer Studies</w:t>
      </w:r>
      <w:r w:rsidRPr="0084701C">
        <w:rPr>
          <w:noProof/>
          <w:szCs w:val="24"/>
        </w:rPr>
        <w:t>, 70, pp. 107–115. doi: 10.1016/j.ijhcs.2011.09.001.</w:t>
      </w:r>
    </w:p>
    <w:p w14:paraId="15D4A959"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Eden, G., Jirotka, M. and Stahl, B. (2013) ‘Responsible research and innovation: Critical reflection into the potential social consequences of ICT’, in </w:t>
      </w:r>
      <w:r w:rsidRPr="0084701C">
        <w:rPr>
          <w:i/>
          <w:iCs/>
          <w:noProof/>
          <w:szCs w:val="24"/>
        </w:rPr>
        <w:t>Proceedings - International Conference on Research Challenges in Information Science</w:t>
      </w:r>
      <w:r w:rsidRPr="0084701C">
        <w:rPr>
          <w:noProof/>
          <w:szCs w:val="24"/>
        </w:rPr>
        <w:t>. doi: 10.1109/RCIS.2013.6577706.</w:t>
      </w:r>
    </w:p>
    <w:p w14:paraId="1A718AFC"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Ess, C. (2008) ‘Luciano Floridi’s philosophy of information and information ethics: Critical reflections and the state of the art’, </w:t>
      </w:r>
      <w:r w:rsidRPr="0084701C">
        <w:rPr>
          <w:i/>
          <w:iCs/>
          <w:noProof/>
          <w:szCs w:val="24"/>
        </w:rPr>
        <w:t>Ethics and Information Technology</w:t>
      </w:r>
      <w:r w:rsidRPr="0084701C">
        <w:rPr>
          <w:noProof/>
          <w:szCs w:val="24"/>
        </w:rPr>
        <w:t>, 10(2–3), pp. 89–96. doi: 10.1007/s10676-008-9172-8.</w:t>
      </w:r>
    </w:p>
    <w:p w14:paraId="10ED9C3F"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European Union (2012) ‘CHARTER OF FUNDAMENTAL RIGHTS OF THE EUROPEAN UNION’, </w:t>
      </w:r>
      <w:r w:rsidRPr="0084701C">
        <w:rPr>
          <w:i/>
          <w:iCs/>
          <w:noProof/>
          <w:szCs w:val="24"/>
        </w:rPr>
        <w:t>Official Journal of the European Union (OJ)</w:t>
      </w:r>
      <w:r w:rsidRPr="0084701C">
        <w:rPr>
          <w:noProof/>
          <w:szCs w:val="24"/>
        </w:rPr>
        <w:t>, 326(2), pp. 391–407. Available at: https://eur-lex.europa.eu/legal-content/EN/TXT/PDF/?uri=CELEX:C2012/326/02&amp;from=EN (Accessed: 10 June 2018).</w:t>
      </w:r>
    </w:p>
    <w:p w14:paraId="068FE74B"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European Union (2016) ‘Regulation 2016/679 of the European parliament and the Council of the European Union’, </w:t>
      </w:r>
      <w:r w:rsidRPr="0084701C">
        <w:rPr>
          <w:i/>
          <w:iCs/>
          <w:noProof/>
          <w:szCs w:val="24"/>
        </w:rPr>
        <w:t>Official Journal of the European Union (OJ)</w:t>
      </w:r>
      <w:r w:rsidRPr="0084701C">
        <w:rPr>
          <w:noProof/>
          <w:szCs w:val="24"/>
        </w:rPr>
        <w:t>, 119(59), pp. 1–88. doi: http://eur-lex.europa.eu/pri/en/oj/dat/2003/l_285/l_28520031101en00330037.pdf.</w:t>
      </w:r>
    </w:p>
    <w:p w14:paraId="59A8E9E2"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Floridi, L. (2008) ‘Information ethics: A Reappraisal’, </w:t>
      </w:r>
      <w:r w:rsidRPr="0084701C">
        <w:rPr>
          <w:i/>
          <w:iCs/>
          <w:noProof/>
          <w:szCs w:val="24"/>
        </w:rPr>
        <w:t>Ethics and Information Technology</w:t>
      </w:r>
      <w:r w:rsidRPr="0084701C">
        <w:rPr>
          <w:noProof/>
          <w:szCs w:val="24"/>
        </w:rPr>
        <w:t>, 10(2–3), pp. 189–204. doi: 10.1007/s10676-008-9176-4.</w:t>
      </w:r>
    </w:p>
    <w:p w14:paraId="40216170"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Floridi, L. (2013) ‘Distributed Morality in an Information Society’, </w:t>
      </w:r>
      <w:r w:rsidRPr="0084701C">
        <w:rPr>
          <w:i/>
          <w:iCs/>
          <w:noProof/>
          <w:szCs w:val="24"/>
        </w:rPr>
        <w:t>Science and Engineering Ethics</w:t>
      </w:r>
      <w:r w:rsidRPr="0084701C">
        <w:rPr>
          <w:noProof/>
          <w:szCs w:val="24"/>
        </w:rPr>
        <w:t>, 19(3), pp. 727–743. doi: 10.1007/s11948-012-9413-4.</w:t>
      </w:r>
    </w:p>
    <w:p w14:paraId="5BA3D376"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Floridi, L. (2015) </w:t>
      </w:r>
      <w:r w:rsidRPr="0084701C">
        <w:rPr>
          <w:i/>
          <w:iCs/>
          <w:noProof/>
          <w:szCs w:val="24"/>
        </w:rPr>
        <w:t>The onlife manifesto</w:t>
      </w:r>
      <w:r w:rsidRPr="0084701C">
        <w:rPr>
          <w:noProof/>
          <w:szCs w:val="24"/>
        </w:rPr>
        <w:t>. Springer. doi: 10.1007/978-3-319-04093-6.</w:t>
      </w:r>
    </w:p>
    <w:p w14:paraId="36F4448A"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Foot, P. (1967) ‘The Problem of Abortion and the Doctrine of the Double Effect’, </w:t>
      </w:r>
      <w:r w:rsidRPr="0084701C">
        <w:rPr>
          <w:i/>
          <w:iCs/>
          <w:noProof/>
          <w:szCs w:val="24"/>
        </w:rPr>
        <w:t xml:space="preserve">Oxford </w:t>
      </w:r>
      <w:r w:rsidRPr="0084701C">
        <w:rPr>
          <w:i/>
          <w:iCs/>
          <w:noProof/>
          <w:szCs w:val="24"/>
        </w:rPr>
        <w:lastRenderedPageBreak/>
        <w:t>Review</w:t>
      </w:r>
      <w:r w:rsidRPr="0084701C">
        <w:rPr>
          <w:noProof/>
          <w:szCs w:val="24"/>
        </w:rPr>
        <w:t>, 5, pp. 5–15. Available at: https://philpapers.org/archive/footpo-2.pdf (Accessed: 15 November 2018).</w:t>
      </w:r>
    </w:p>
    <w:p w14:paraId="53F62079"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Frison, A.-K., Wintersberger, P. and Riener, A. (2016) ‘First Person Trolley Problem: Evaluation of Drivers’ Ethical Decisions in a Driving Simulator’, in </w:t>
      </w:r>
      <w:r w:rsidRPr="0084701C">
        <w:rPr>
          <w:i/>
          <w:iCs/>
          <w:noProof/>
          <w:szCs w:val="24"/>
        </w:rPr>
        <w:t>Adjunct Proceedings of the 8th International Conference on Automotive User Interfaces and Interactive Vehicular Applications</w:t>
      </w:r>
      <w:r w:rsidRPr="0084701C">
        <w:rPr>
          <w:noProof/>
          <w:szCs w:val="24"/>
        </w:rPr>
        <w:t>, pp. 117–122. doi: 10.1145/3004323.3004336.</w:t>
      </w:r>
    </w:p>
    <w:p w14:paraId="2448A098"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Gogoll, J. and Müller, J. F. (2017) ‘Autonomous Cars: In Favor of a Mandatory Ethics Setting’, </w:t>
      </w:r>
      <w:r w:rsidRPr="0084701C">
        <w:rPr>
          <w:i/>
          <w:iCs/>
          <w:noProof/>
          <w:szCs w:val="24"/>
        </w:rPr>
        <w:t>Science and Engineering Ethics</w:t>
      </w:r>
      <w:r w:rsidRPr="0084701C">
        <w:rPr>
          <w:noProof/>
          <w:szCs w:val="24"/>
        </w:rPr>
        <w:t>, 23(3), pp. 681–700. doi: 10.1007/s11948-016-9806-x.</w:t>
      </w:r>
    </w:p>
    <w:p w14:paraId="1145AA82"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Group World Bank (2016) </w:t>
      </w:r>
      <w:r w:rsidRPr="0084701C">
        <w:rPr>
          <w:i/>
          <w:iCs/>
          <w:noProof/>
          <w:szCs w:val="24"/>
        </w:rPr>
        <w:t>Commodity Markets Outlook, January 2016</w:t>
      </w:r>
      <w:r w:rsidRPr="0084701C">
        <w:rPr>
          <w:noProof/>
          <w:szCs w:val="24"/>
        </w:rPr>
        <w:t>. Washington, DC. Available at: https://openknowledge.worldbank.org/bitstream/handle/10986/23680/CMOJan2016FullReport.pdf?sequence=1&amp;isAllowed=y (Accessed: 3 November 2018).</w:t>
      </w:r>
    </w:p>
    <w:p w14:paraId="38AAF50D"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Gumede, H. (2018) ‘The socio-economic effects of mechanising and / or modernising hard rock mines in South Africa’, </w:t>
      </w:r>
      <w:r w:rsidRPr="0084701C">
        <w:rPr>
          <w:i/>
          <w:iCs/>
          <w:noProof/>
          <w:szCs w:val="24"/>
        </w:rPr>
        <w:t>South African Journal of Economic and Management Sciences</w:t>
      </w:r>
      <w:r w:rsidRPr="0084701C">
        <w:rPr>
          <w:noProof/>
          <w:szCs w:val="24"/>
        </w:rPr>
        <w:t>, 21(1), pp. 1–11. doi: 10.4102/sajems.v21i1.1848.</w:t>
      </w:r>
    </w:p>
    <w:p w14:paraId="1187B391"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Hermanus, M. (2017) ‘Mining redesigned - innovation and technology needs for the future - a South African perspective’, </w:t>
      </w:r>
      <w:r w:rsidRPr="0084701C">
        <w:rPr>
          <w:i/>
          <w:iCs/>
          <w:noProof/>
          <w:szCs w:val="24"/>
        </w:rPr>
        <w:t>Journal of the Southern African Institute of Mining and Metallurgy</w:t>
      </w:r>
      <w:r w:rsidRPr="0084701C">
        <w:rPr>
          <w:noProof/>
          <w:szCs w:val="24"/>
        </w:rPr>
        <w:t>. scieloza, 117, pp. 811–818. doi: 10.17159/2411-9717/2017/v117n8a12.</w:t>
      </w:r>
    </w:p>
    <w:p w14:paraId="1E006BDD"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Hevelke, A. and Nida-Rümelin, J. (2015) ‘Responsibility for crashes of autonomous vehicles: an ethical analysis’, </w:t>
      </w:r>
      <w:r w:rsidRPr="0084701C">
        <w:rPr>
          <w:i/>
          <w:iCs/>
          <w:noProof/>
          <w:szCs w:val="24"/>
        </w:rPr>
        <w:t>Science and engineering ethics</w:t>
      </w:r>
      <w:r w:rsidRPr="0084701C">
        <w:rPr>
          <w:noProof/>
          <w:szCs w:val="24"/>
        </w:rPr>
        <w:t>. Springer, 21(3), pp. 619–630.</w:t>
      </w:r>
    </w:p>
    <w:p w14:paraId="1136BAE1"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Hlatshwayo, S. and Saxegaard, M. (2016) </w:t>
      </w:r>
      <w:r w:rsidRPr="0084701C">
        <w:rPr>
          <w:i/>
          <w:iCs/>
          <w:noProof/>
          <w:szCs w:val="24"/>
        </w:rPr>
        <w:t>The Consequences of Policy Uncertainty: Disconnects and Dilutions in the South African Real Effective Exchange Rate-Export Relationship</w:t>
      </w:r>
      <w:r w:rsidRPr="0084701C">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7BAC090D"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lastRenderedPageBreak/>
        <w:t xml:space="preserve">Van Den Hoven, J. (2017) ‘Ethics for the Digital Age: Where Are the Moral Specs?’, in Werthner, H. and van Harmelen, F. (eds) </w:t>
      </w:r>
      <w:r w:rsidRPr="0084701C">
        <w:rPr>
          <w:i/>
          <w:iCs/>
          <w:noProof/>
          <w:szCs w:val="24"/>
        </w:rPr>
        <w:t>Informatics in the Future</w:t>
      </w:r>
      <w:r w:rsidRPr="0084701C">
        <w:rPr>
          <w:noProof/>
          <w:szCs w:val="24"/>
        </w:rPr>
        <w:t>, pp. 65–76. doi: 10.1007/978-3-319-55735-9_6.</w:t>
      </w:r>
    </w:p>
    <w:p w14:paraId="11E42439"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Hyder, Z., Siau, K. and Nah, F. F.-H. (2018) ‘Use of Artificial Intelligence , Machine Learning, and Autonomous Technologies in the Mining Industry’, in </w:t>
      </w:r>
      <w:r w:rsidRPr="0084701C">
        <w:rPr>
          <w:i/>
          <w:iCs/>
          <w:noProof/>
          <w:szCs w:val="24"/>
        </w:rPr>
        <w:t>Thirteenth Midwest Association for Information Systems Conference (MWAIS)</w:t>
      </w:r>
      <w:r w:rsidRPr="0084701C">
        <w:rPr>
          <w:noProof/>
          <w:szCs w:val="24"/>
        </w:rPr>
        <w:t>, pp. 1–5. doi: 10.17818/NM/2015/SI8.</w:t>
      </w:r>
    </w:p>
    <w:p w14:paraId="784E52C7"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Kraemer, F., van Overveld, K. and Peterson, M. (2011) ‘Is there an ethics of algorithms?’, </w:t>
      </w:r>
      <w:r w:rsidRPr="0084701C">
        <w:rPr>
          <w:i/>
          <w:iCs/>
          <w:noProof/>
          <w:szCs w:val="24"/>
        </w:rPr>
        <w:t>Ethics and Information Technology</w:t>
      </w:r>
      <w:r w:rsidRPr="0084701C">
        <w:rPr>
          <w:noProof/>
          <w:szCs w:val="24"/>
        </w:rPr>
        <w:t>, 13(3), pp. 251–260. doi: 10.1007/s10676-010-9233-7.</w:t>
      </w:r>
    </w:p>
    <w:p w14:paraId="6FCAA5B5"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Leonelli, S. (2018) ‘Locating ethics in data science: responsibility and accountability in global and distributed knowledge production systems’. doi: 10.1098/rsta.2016.0122.</w:t>
      </w:r>
    </w:p>
    <w:p w14:paraId="4C44160D"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Maner, W. (1980) ‘Starter kit in computer ethics’, </w:t>
      </w:r>
      <w:r w:rsidRPr="0084701C">
        <w:rPr>
          <w:i/>
          <w:iCs/>
          <w:noProof/>
          <w:szCs w:val="24"/>
        </w:rPr>
        <w:t>Hyde Park, NY: Helvetia Press and the National Information and Resource Center for Teaching Philosophy</w:t>
      </w:r>
      <w:r w:rsidRPr="0084701C">
        <w:rPr>
          <w:noProof/>
          <w:szCs w:val="24"/>
        </w:rPr>
        <w:t>.</w:t>
      </w:r>
    </w:p>
    <w:p w14:paraId="6B0ECFF4"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Matthias, A. (2004) ‘The responsibility gap: Ascribing responsibility for the actions of learning automata’, </w:t>
      </w:r>
      <w:r w:rsidRPr="0084701C">
        <w:rPr>
          <w:i/>
          <w:iCs/>
          <w:noProof/>
          <w:szCs w:val="24"/>
        </w:rPr>
        <w:t>Ethics and Information Technology</w:t>
      </w:r>
      <w:r w:rsidRPr="0084701C">
        <w:rPr>
          <w:noProof/>
          <w:szCs w:val="24"/>
        </w:rPr>
        <w:t>, 6(3), pp. 175–183. doi: 10.1007/s10676-004-3422-1.</w:t>
      </w:r>
    </w:p>
    <w:p w14:paraId="324CBEAD"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Mizani, M. A. and Baykal, N. (2007) ‘A software platform to analyse the ethical issues of electronic patient privary policy: The S3P example’, </w:t>
      </w:r>
      <w:r w:rsidRPr="0084701C">
        <w:rPr>
          <w:i/>
          <w:iCs/>
          <w:noProof/>
          <w:szCs w:val="24"/>
        </w:rPr>
        <w:t>Journal of Medical Ethics</w:t>
      </w:r>
      <w:r w:rsidRPr="0084701C">
        <w:rPr>
          <w:noProof/>
          <w:szCs w:val="24"/>
        </w:rPr>
        <w:t>, 33(12), pp. 695–698. doi: 10.1136/jme.2006.018473.</w:t>
      </w:r>
    </w:p>
    <w:p w14:paraId="453BB037"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Moolman, V. (2018) </w:t>
      </w:r>
      <w:r w:rsidRPr="0084701C">
        <w:rPr>
          <w:i/>
          <w:iCs/>
          <w:noProof/>
          <w:szCs w:val="24"/>
        </w:rPr>
        <w:t>Autonomous mining vehicle test at SA coal mine successfully completed</w:t>
      </w:r>
      <w:r w:rsidRPr="0084701C">
        <w:rPr>
          <w:noProof/>
          <w:szCs w:val="24"/>
        </w:rPr>
        <w:t xml:space="preserve">, </w:t>
      </w:r>
      <w:r w:rsidRPr="0084701C">
        <w:rPr>
          <w:i/>
          <w:iCs/>
          <w:noProof/>
          <w:szCs w:val="24"/>
        </w:rPr>
        <w:t>MINING WEEKLY</w:t>
      </w:r>
      <w:r w:rsidRPr="0084701C">
        <w:rPr>
          <w:noProof/>
          <w:szCs w:val="24"/>
        </w:rPr>
        <w:t>. Available at: http://m.miningweekly.com/article/autonomous-mining-vehicle-test-at-sa-coal-mine-successfully-completed-2018-05-11/rep_id:3861 (Accessed: 28 October 2018).</w:t>
      </w:r>
    </w:p>
    <w:p w14:paraId="1DE3FEC1"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Moor, J. H. (1985) ‘What is Computer Ethics?’, pp. 67–69. Available at: https://pdfs.semanticscholar.org/2b26/2968529c25ebc2647f58cbb50a46fffcce17.pdf (Accessed: 25 March 2018).</w:t>
      </w:r>
    </w:p>
    <w:p w14:paraId="4EB1049C"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NHTSA (2016) ‘Federal Automated Vehicles Policy’, pp. 1–116. doi: 12507-091216-v9.</w:t>
      </w:r>
    </w:p>
    <w:p w14:paraId="780AADFC"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lastRenderedPageBreak/>
        <w:t xml:space="preserve">Nyholm, S. and Smids, J. (2016) ‘The Ethics of Accident-Algorithms for Self-Driving Cars: an Applied Trolley Problem?’, </w:t>
      </w:r>
      <w:r w:rsidRPr="0084701C">
        <w:rPr>
          <w:i/>
          <w:iCs/>
          <w:noProof/>
          <w:szCs w:val="24"/>
        </w:rPr>
        <w:t>Ethical Theory and Moral Practice</w:t>
      </w:r>
      <w:r w:rsidRPr="0084701C">
        <w:rPr>
          <w:noProof/>
          <w:szCs w:val="24"/>
        </w:rPr>
        <w:t>, 19, pp. 1275–1289. doi: 10.1007/s10677-016-9745-2.</w:t>
      </w:r>
    </w:p>
    <w:p w14:paraId="4CC18A2B"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PWC (2014) ‘Highlighting trends in the South African mining industry’, </w:t>
      </w:r>
      <w:r w:rsidRPr="0084701C">
        <w:rPr>
          <w:i/>
          <w:iCs/>
          <w:noProof/>
          <w:szCs w:val="24"/>
        </w:rPr>
        <w:t>SA Mine</w:t>
      </w:r>
      <w:r w:rsidRPr="0084701C">
        <w:rPr>
          <w:noProof/>
          <w:szCs w:val="24"/>
        </w:rPr>
        <w:t>, 6(November). Available at: www.pwc.co.za/mining (Accessed: 3 November 2018).</w:t>
      </w:r>
    </w:p>
    <w:p w14:paraId="37DE6392"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Simon, J. (2016) ‘Value-Sensitive Design and Responsible Research and Innovation’, </w:t>
      </w:r>
      <w:r w:rsidRPr="0084701C">
        <w:rPr>
          <w:i/>
          <w:iCs/>
          <w:noProof/>
          <w:szCs w:val="24"/>
        </w:rPr>
        <w:t>The Ethics of Technology: Methods and Approaches</w:t>
      </w:r>
      <w:r w:rsidRPr="0084701C">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699EAA9C"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Stahl, B. C. (2012) ‘Morality, Ethics, and Reflection: A Categorization of Normative IS Research’, </w:t>
      </w:r>
      <w:r w:rsidRPr="0084701C">
        <w:rPr>
          <w:i/>
          <w:iCs/>
          <w:noProof/>
          <w:szCs w:val="24"/>
        </w:rPr>
        <w:t>Journal of the Association for Information Systems</w:t>
      </w:r>
      <w:r w:rsidRPr="0084701C">
        <w:rPr>
          <w:noProof/>
          <w:szCs w:val="24"/>
        </w:rPr>
        <w:t>, 13(8), pp. 636–656. Available at: http://search.proquest.com.ezproxylocal.library.nova.edu/docview/1039704452?accountid=6579.</w:t>
      </w:r>
    </w:p>
    <w:p w14:paraId="070402F5"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Stahl, B. C. (2013) ‘Responsible research and innovation: The role of privacy in an emerging framework’, </w:t>
      </w:r>
      <w:r w:rsidRPr="0084701C">
        <w:rPr>
          <w:i/>
          <w:iCs/>
          <w:noProof/>
          <w:szCs w:val="24"/>
        </w:rPr>
        <w:t>Science and Public Policy</w:t>
      </w:r>
      <w:r w:rsidRPr="0084701C">
        <w:rPr>
          <w:noProof/>
          <w:szCs w:val="24"/>
        </w:rPr>
        <w:t>, 40(6), pp. 708–716. doi: 10.1093/scipol/sct067.</w:t>
      </w:r>
    </w:p>
    <w:p w14:paraId="3FF23424"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Stahl, B. C. </w:t>
      </w:r>
      <w:r w:rsidRPr="0084701C">
        <w:rPr>
          <w:i/>
          <w:iCs/>
          <w:noProof/>
          <w:szCs w:val="24"/>
        </w:rPr>
        <w:t>et al.</w:t>
      </w:r>
      <w:r w:rsidRPr="0084701C">
        <w:rPr>
          <w:noProof/>
          <w:szCs w:val="24"/>
        </w:rPr>
        <w:t xml:space="preserve"> (2014) ‘From computer ethics to responsible research and innovation in ICT: The transition of reference discourses informing ethics-related research in information systems’, </w:t>
      </w:r>
      <w:r w:rsidRPr="0084701C">
        <w:rPr>
          <w:i/>
          <w:iCs/>
          <w:noProof/>
          <w:szCs w:val="24"/>
        </w:rPr>
        <w:t>Information &amp; Management</w:t>
      </w:r>
      <w:r w:rsidRPr="0084701C">
        <w:rPr>
          <w:noProof/>
          <w:szCs w:val="24"/>
        </w:rPr>
        <w:t>, 51, pp. 810–818. doi: 10.1016/j.im.2014.01.001.</w:t>
      </w:r>
    </w:p>
    <w:p w14:paraId="49C71953"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Stahl, B. C. </w:t>
      </w:r>
      <w:r w:rsidRPr="0084701C">
        <w:rPr>
          <w:i/>
          <w:iCs/>
          <w:noProof/>
          <w:szCs w:val="24"/>
        </w:rPr>
        <w:t>et al.</w:t>
      </w:r>
      <w:r w:rsidRPr="0084701C">
        <w:rPr>
          <w:noProof/>
          <w:szCs w:val="24"/>
        </w:rPr>
        <w:t xml:space="preserve"> (2016) ‘The Ethics of Computing: A Survey of the Computing-Oriented Literature’, </w:t>
      </w:r>
      <w:r w:rsidRPr="0084701C">
        <w:rPr>
          <w:i/>
          <w:iCs/>
          <w:noProof/>
          <w:szCs w:val="24"/>
        </w:rPr>
        <w:t>ACM Computing Surveys</w:t>
      </w:r>
      <w:r w:rsidRPr="0084701C">
        <w:rPr>
          <w:noProof/>
          <w:szCs w:val="24"/>
        </w:rPr>
        <w:t>, 48(4), pp. 1–38. doi: 10.1145/2871196.</w:t>
      </w:r>
    </w:p>
    <w:p w14:paraId="76237398"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Stahl, B. C., Eden, G. and Jirotka, M. (2013) ‘Responsible Research and Innovation in Information and Communication Technology: Identifying and Engaging with the Ethical Implications of ICTs’, in </w:t>
      </w:r>
      <w:r w:rsidRPr="0084701C">
        <w:rPr>
          <w:i/>
          <w:iCs/>
          <w:noProof/>
          <w:szCs w:val="24"/>
        </w:rPr>
        <w:t>Responsible Innovation: Managing the Responsible Emergence of Science and Innovation in Society</w:t>
      </w:r>
      <w:r w:rsidRPr="0084701C">
        <w:rPr>
          <w:noProof/>
          <w:szCs w:val="24"/>
        </w:rPr>
        <w:t xml:space="preserve">. Wiley-Blackwell, pp. 199–218. doi: </w:t>
      </w:r>
      <w:r w:rsidRPr="0084701C">
        <w:rPr>
          <w:noProof/>
          <w:szCs w:val="24"/>
        </w:rPr>
        <w:lastRenderedPageBreak/>
        <w:t>10.1002/9781118551424.ch11.</w:t>
      </w:r>
    </w:p>
    <w:p w14:paraId="49168461"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Warren, S. D. and Brandeis, L. D. (1890) ‘The Right to Privacy’, </w:t>
      </w:r>
      <w:r w:rsidRPr="0084701C">
        <w:rPr>
          <w:i/>
          <w:iCs/>
          <w:noProof/>
          <w:szCs w:val="24"/>
        </w:rPr>
        <w:t>Source: Harvard Law Review</w:t>
      </w:r>
      <w:r w:rsidRPr="0084701C">
        <w:rPr>
          <w:noProof/>
          <w:szCs w:val="24"/>
        </w:rPr>
        <w:t>, 4(5), pp. 193–220. Available at: http://www.jstor.org/stable/1321160 (Accessed: 24 March 2018).</w:t>
      </w:r>
    </w:p>
    <w:p w14:paraId="7FE1684F"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Wilson, J. R. and Scheutz, M. (2015) ‘A model of empathy to shape trolley problem moral judgements’, in </w:t>
      </w:r>
      <w:r w:rsidRPr="0084701C">
        <w:rPr>
          <w:i/>
          <w:iCs/>
          <w:noProof/>
          <w:szCs w:val="24"/>
        </w:rPr>
        <w:t>Affective Computing and Intelligent Interaction (ACII), 2015 International Conference on</w:t>
      </w:r>
      <w:r w:rsidRPr="0084701C">
        <w:rPr>
          <w:noProof/>
          <w:szCs w:val="24"/>
        </w:rPr>
        <w:t>, pp. 112–118. Available at: http://affectivecognition.com/docs/empathy_trolley.pdf (Accessed: 15 November 2018).</w:t>
      </w:r>
    </w:p>
    <w:p w14:paraId="056B8E32" w14:textId="77777777" w:rsidR="0084701C" w:rsidRPr="0084701C" w:rsidRDefault="0084701C" w:rsidP="0084701C">
      <w:pPr>
        <w:widowControl w:val="0"/>
        <w:autoSpaceDE w:val="0"/>
        <w:autoSpaceDN w:val="0"/>
        <w:adjustRightInd w:val="0"/>
        <w:spacing w:line="360" w:lineRule="auto"/>
        <w:rPr>
          <w:noProof/>
          <w:szCs w:val="24"/>
        </w:rPr>
      </w:pPr>
      <w:r w:rsidRPr="0084701C">
        <w:rPr>
          <w:noProof/>
          <w:szCs w:val="24"/>
        </w:rPr>
        <w:t xml:space="preserve">Wiltshire, T. J. (2015) ‘A Prospective Framework for the Design of Ideal Artificial Moral Agents: Insights from the Science of Heroism in Humans’, </w:t>
      </w:r>
      <w:r w:rsidRPr="0084701C">
        <w:rPr>
          <w:i/>
          <w:iCs/>
          <w:noProof/>
          <w:szCs w:val="24"/>
        </w:rPr>
        <w:t>Minds and Machines</w:t>
      </w:r>
      <w:r w:rsidRPr="0084701C">
        <w:rPr>
          <w:noProof/>
          <w:szCs w:val="24"/>
        </w:rPr>
        <w:t>, 25(1), pp. 57–71. doi: 10.1007/s11023-015-9361-2.</w:t>
      </w:r>
    </w:p>
    <w:p w14:paraId="0A3AD26F" w14:textId="77777777" w:rsidR="0084701C" w:rsidRPr="0084701C" w:rsidRDefault="0084701C" w:rsidP="0084701C">
      <w:pPr>
        <w:widowControl w:val="0"/>
        <w:autoSpaceDE w:val="0"/>
        <w:autoSpaceDN w:val="0"/>
        <w:adjustRightInd w:val="0"/>
        <w:spacing w:line="360" w:lineRule="auto"/>
        <w:rPr>
          <w:noProof/>
        </w:rPr>
      </w:pPr>
      <w:r w:rsidRPr="0084701C">
        <w:rPr>
          <w:noProof/>
          <w:szCs w:val="24"/>
        </w:rPr>
        <w:t xml:space="preserve">Wiseman, Y. and Grinberg, I. (2018) ‘The Trolley Problem Version of Autonomous Vehicles’, </w:t>
      </w:r>
      <w:r w:rsidRPr="0084701C">
        <w:rPr>
          <w:i/>
          <w:iCs/>
          <w:noProof/>
          <w:szCs w:val="24"/>
        </w:rPr>
        <w:t>The Open Transportation Journal</w:t>
      </w:r>
      <w:r w:rsidRPr="0084701C">
        <w:rPr>
          <w:noProof/>
          <w:szCs w:val="24"/>
        </w:rPr>
        <w:t>, 12(1), pp. 105–113. doi: 10.2174/18744478018120100105.</w:t>
      </w:r>
    </w:p>
    <w:p w14:paraId="4E8D7F3A" w14:textId="79A894E1" w:rsidR="00451079" w:rsidRPr="00946CA0" w:rsidRDefault="00AF1F3C" w:rsidP="00D95545">
      <w:pPr>
        <w:spacing w:line="360" w:lineRule="auto"/>
        <w:jc w:val="both"/>
        <w:rPr>
          <w:b/>
          <w:szCs w:val="24"/>
        </w:rPr>
      </w:pPr>
      <w:r w:rsidRPr="00946CA0">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7EC20" w14:textId="77777777" w:rsidR="003B40BC" w:rsidRDefault="003B40BC" w:rsidP="009144AB">
      <w:pPr>
        <w:spacing w:after="0" w:line="240" w:lineRule="auto"/>
      </w:pPr>
      <w:r>
        <w:separator/>
      </w:r>
    </w:p>
  </w:endnote>
  <w:endnote w:type="continuationSeparator" w:id="0">
    <w:p w14:paraId="5DA47B2E" w14:textId="77777777" w:rsidR="003B40BC" w:rsidRDefault="003B40BC"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C73A0B" w:rsidRPr="00AF1F3C" w:rsidRDefault="00C73A0B">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C73A0B" w:rsidRPr="00AF1F3C" w:rsidRDefault="00C73A0B">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208EA" w14:textId="77777777" w:rsidR="003B40BC" w:rsidRDefault="003B40BC" w:rsidP="009144AB">
      <w:pPr>
        <w:spacing w:after="0" w:line="240" w:lineRule="auto"/>
      </w:pPr>
      <w:r>
        <w:separator/>
      </w:r>
    </w:p>
  </w:footnote>
  <w:footnote w:type="continuationSeparator" w:id="0">
    <w:p w14:paraId="2E4719C8" w14:textId="77777777" w:rsidR="003B40BC" w:rsidRDefault="003B40BC" w:rsidP="009144AB">
      <w:pPr>
        <w:spacing w:after="0" w:line="240" w:lineRule="auto"/>
      </w:pPr>
      <w:r>
        <w:continuationSeparator/>
      </w:r>
    </w:p>
  </w:footnote>
  <w:footnote w:id="1">
    <w:p w14:paraId="5D9250A8" w14:textId="4C1E0799" w:rsidR="00C73A0B" w:rsidRDefault="00C73A0B">
      <w:pPr>
        <w:pStyle w:val="FootnoteText"/>
      </w:pPr>
      <w:r>
        <w:rPr>
          <w:rStyle w:val="FootnoteReference"/>
        </w:rPr>
        <w:footnoteRef/>
      </w:r>
      <w:r>
        <w:t xml:space="preserve"> A platinum mine</w:t>
      </w:r>
    </w:p>
  </w:footnote>
  <w:footnote w:id="2">
    <w:p w14:paraId="498BAB9D" w14:textId="0FC308A2" w:rsidR="00C73A0B" w:rsidRDefault="00C73A0B">
      <w:pPr>
        <w:pStyle w:val="FootnoteText"/>
      </w:pPr>
      <w:r>
        <w:rPr>
          <w:rStyle w:val="FootnoteReference"/>
        </w:rPr>
        <w:footnoteRef/>
      </w:r>
      <w:r>
        <w:t xml:space="preserve"> A coal mine</w:t>
      </w:r>
    </w:p>
  </w:footnote>
  <w:footnote w:id="3">
    <w:p w14:paraId="576B2E29" w14:textId="3647D346" w:rsidR="00C73A0B" w:rsidRDefault="00C73A0B">
      <w:pPr>
        <w:pStyle w:val="FootnoteText"/>
      </w:pPr>
      <w:r>
        <w:rPr>
          <w:rStyle w:val="FootnoteReference"/>
        </w:rPr>
        <w:footnoteRef/>
      </w:r>
      <w:r>
        <w:t xml:space="preserve"> An iron ore mine</w:t>
      </w:r>
    </w:p>
  </w:footnote>
  <w:footnote w:id="4">
    <w:p w14:paraId="4A03B7FA" w14:textId="5D6C98B7" w:rsidR="00C73A0B" w:rsidRPr="00695A0A" w:rsidRDefault="00C73A0B">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33FF1812" w:rsidR="00C73A0B" w:rsidRPr="000114FE" w:rsidRDefault="00C73A0B">
    <w:pPr>
      <w:pStyle w:val="Header"/>
      <w:rPr>
        <w:sz w:val="18"/>
        <w:lang w:val="en-GB"/>
      </w:rPr>
    </w:pPr>
    <w:r w:rsidRPr="000114FE">
      <w:rPr>
        <w:sz w:val="18"/>
        <w:lang w:val="en-GB"/>
      </w:rPr>
      <w:t>Socio-economic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6D3889A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114FE"/>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94851"/>
    <w:rsid w:val="001A4464"/>
    <w:rsid w:val="001A4E5A"/>
    <w:rsid w:val="001A7A32"/>
    <w:rsid w:val="001B2B6F"/>
    <w:rsid w:val="001B73DD"/>
    <w:rsid w:val="001C27C2"/>
    <w:rsid w:val="00217FE6"/>
    <w:rsid w:val="00230E14"/>
    <w:rsid w:val="00240FBF"/>
    <w:rsid w:val="0026309E"/>
    <w:rsid w:val="00273FCC"/>
    <w:rsid w:val="00277B64"/>
    <w:rsid w:val="00281BA6"/>
    <w:rsid w:val="0028283C"/>
    <w:rsid w:val="00285949"/>
    <w:rsid w:val="002913F1"/>
    <w:rsid w:val="002B5A61"/>
    <w:rsid w:val="002D2017"/>
    <w:rsid w:val="002F7730"/>
    <w:rsid w:val="00330B2B"/>
    <w:rsid w:val="00333B80"/>
    <w:rsid w:val="003343D1"/>
    <w:rsid w:val="00341DBE"/>
    <w:rsid w:val="00354CDD"/>
    <w:rsid w:val="0037542F"/>
    <w:rsid w:val="00397B70"/>
    <w:rsid w:val="003A5E0D"/>
    <w:rsid w:val="003B40BC"/>
    <w:rsid w:val="003B41D2"/>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715E"/>
    <w:rsid w:val="00527877"/>
    <w:rsid w:val="005302C5"/>
    <w:rsid w:val="00537BDD"/>
    <w:rsid w:val="00542F96"/>
    <w:rsid w:val="00545E5C"/>
    <w:rsid w:val="00554D77"/>
    <w:rsid w:val="005637A6"/>
    <w:rsid w:val="005707DC"/>
    <w:rsid w:val="0057475E"/>
    <w:rsid w:val="00576066"/>
    <w:rsid w:val="00577348"/>
    <w:rsid w:val="00583308"/>
    <w:rsid w:val="00595D2C"/>
    <w:rsid w:val="005C525B"/>
    <w:rsid w:val="005D32B6"/>
    <w:rsid w:val="005E1BC7"/>
    <w:rsid w:val="005E3DB1"/>
    <w:rsid w:val="0061254F"/>
    <w:rsid w:val="006362EA"/>
    <w:rsid w:val="00642EA2"/>
    <w:rsid w:val="00651FDB"/>
    <w:rsid w:val="00663F35"/>
    <w:rsid w:val="0068597B"/>
    <w:rsid w:val="00695A0A"/>
    <w:rsid w:val="006A76D2"/>
    <w:rsid w:val="006D21D0"/>
    <w:rsid w:val="006E4711"/>
    <w:rsid w:val="006E774C"/>
    <w:rsid w:val="00707CA8"/>
    <w:rsid w:val="00711AB1"/>
    <w:rsid w:val="0071774B"/>
    <w:rsid w:val="00735AB8"/>
    <w:rsid w:val="007531B1"/>
    <w:rsid w:val="00753AFB"/>
    <w:rsid w:val="00762491"/>
    <w:rsid w:val="00773927"/>
    <w:rsid w:val="00782388"/>
    <w:rsid w:val="007915C8"/>
    <w:rsid w:val="0079442B"/>
    <w:rsid w:val="0079637F"/>
    <w:rsid w:val="007A4979"/>
    <w:rsid w:val="007B774F"/>
    <w:rsid w:val="007B7A2B"/>
    <w:rsid w:val="007C1410"/>
    <w:rsid w:val="007E6AB5"/>
    <w:rsid w:val="008022A5"/>
    <w:rsid w:val="00807E6C"/>
    <w:rsid w:val="00826CDB"/>
    <w:rsid w:val="0084701C"/>
    <w:rsid w:val="0085178E"/>
    <w:rsid w:val="00863DB6"/>
    <w:rsid w:val="0086603B"/>
    <w:rsid w:val="008667A9"/>
    <w:rsid w:val="008767B0"/>
    <w:rsid w:val="00881576"/>
    <w:rsid w:val="008831A2"/>
    <w:rsid w:val="008C544A"/>
    <w:rsid w:val="008C634E"/>
    <w:rsid w:val="009144AB"/>
    <w:rsid w:val="0092028D"/>
    <w:rsid w:val="0092217A"/>
    <w:rsid w:val="009466A4"/>
    <w:rsid w:val="00946CA0"/>
    <w:rsid w:val="009560BE"/>
    <w:rsid w:val="009641A9"/>
    <w:rsid w:val="00986E8E"/>
    <w:rsid w:val="009B062C"/>
    <w:rsid w:val="009B52DF"/>
    <w:rsid w:val="009B7658"/>
    <w:rsid w:val="009D40CB"/>
    <w:rsid w:val="009D4AFE"/>
    <w:rsid w:val="009D5518"/>
    <w:rsid w:val="009D6529"/>
    <w:rsid w:val="009E6787"/>
    <w:rsid w:val="00A0357F"/>
    <w:rsid w:val="00A14E41"/>
    <w:rsid w:val="00A24A97"/>
    <w:rsid w:val="00A347BC"/>
    <w:rsid w:val="00A371D6"/>
    <w:rsid w:val="00A600BB"/>
    <w:rsid w:val="00A717E8"/>
    <w:rsid w:val="00A72C3E"/>
    <w:rsid w:val="00A80E3E"/>
    <w:rsid w:val="00A817A1"/>
    <w:rsid w:val="00A8225A"/>
    <w:rsid w:val="00A822BB"/>
    <w:rsid w:val="00A91EEF"/>
    <w:rsid w:val="00A964A6"/>
    <w:rsid w:val="00AA1BE6"/>
    <w:rsid w:val="00AA33E2"/>
    <w:rsid w:val="00AB2934"/>
    <w:rsid w:val="00AC3FDF"/>
    <w:rsid w:val="00AC7C65"/>
    <w:rsid w:val="00AD69AF"/>
    <w:rsid w:val="00AE32BF"/>
    <w:rsid w:val="00AF15B6"/>
    <w:rsid w:val="00AF1F3C"/>
    <w:rsid w:val="00AF29CE"/>
    <w:rsid w:val="00B055C4"/>
    <w:rsid w:val="00B068A9"/>
    <w:rsid w:val="00B07FFD"/>
    <w:rsid w:val="00B11C6C"/>
    <w:rsid w:val="00B2169F"/>
    <w:rsid w:val="00B2368F"/>
    <w:rsid w:val="00B54587"/>
    <w:rsid w:val="00B87281"/>
    <w:rsid w:val="00BA1097"/>
    <w:rsid w:val="00BC4C99"/>
    <w:rsid w:val="00C05558"/>
    <w:rsid w:val="00C109CB"/>
    <w:rsid w:val="00C42D01"/>
    <w:rsid w:val="00C53FD5"/>
    <w:rsid w:val="00C60275"/>
    <w:rsid w:val="00C628A5"/>
    <w:rsid w:val="00C73A0B"/>
    <w:rsid w:val="00CA382B"/>
    <w:rsid w:val="00CA6B61"/>
    <w:rsid w:val="00CA72D9"/>
    <w:rsid w:val="00CC5D61"/>
    <w:rsid w:val="00CC7070"/>
    <w:rsid w:val="00CD7998"/>
    <w:rsid w:val="00CD7B49"/>
    <w:rsid w:val="00D00214"/>
    <w:rsid w:val="00D057D6"/>
    <w:rsid w:val="00D13901"/>
    <w:rsid w:val="00D20A52"/>
    <w:rsid w:val="00D2643E"/>
    <w:rsid w:val="00D32913"/>
    <w:rsid w:val="00D402D1"/>
    <w:rsid w:val="00D65348"/>
    <w:rsid w:val="00D85723"/>
    <w:rsid w:val="00D95545"/>
    <w:rsid w:val="00D95C8D"/>
    <w:rsid w:val="00DA3F4E"/>
    <w:rsid w:val="00DA6E30"/>
    <w:rsid w:val="00DB51EE"/>
    <w:rsid w:val="00DD1BBD"/>
    <w:rsid w:val="00DD1DBD"/>
    <w:rsid w:val="00DE72FA"/>
    <w:rsid w:val="00DF4165"/>
    <w:rsid w:val="00E24B4D"/>
    <w:rsid w:val="00E27DB0"/>
    <w:rsid w:val="00E302B0"/>
    <w:rsid w:val="00E55498"/>
    <w:rsid w:val="00E57530"/>
    <w:rsid w:val="00E669DC"/>
    <w:rsid w:val="00E713B1"/>
    <w:rsid w:val="00E719AE"/>
    <w:rsid w:val="00E7540C"/>
    <w:rsid w:val="00E816DB"/>
    <w:rsid w:val="00E84520"/>
    <w:rsid w:val="00E8552D"/>
    <w:rsid w:val="00EA299E"/>
    <w:rsid w:val="00EA77FB"/>
    <w:rsid w:val="00EC14B8"/>
    <w:rsid w:val="00EE4D6B"/>
    <w:rsid w:val="00F1356C"/>
    <w:rsid w:val="00F22034"/>
    <w:rsid w:val="00F22238"/>
    <w:rsid w:val="00F22A0C"/>
    <w:rsid w:val="00F235F7"/>
    <w:rsid w:val="00F237C5"/>
    <w:rsid w:val="00F26E11"/>
    <w:rsid w:val="00F31145"/>
    <w:rsid w:val="00F31BF1"/>
    <w:rsid w:val="00F45D2E"/>
    <w:rsid w:val="00F46AE2"/>
    <w:rsid w:val="00F6246C"/>
    <w:rsid w:val="00F76A6E"/>
    <w:rsid w:val="00F94BC5"/>
    <w:rsid w:val="00FA5A5A"/>
    <w:rsid w:val="00FC0EE7"/>
    <w:rsid w:val="00FC6A4E"/>
    <w:rsid w:val="00FD6D9D"/>
    <w:rsid w:val="00FE11AE"/>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6E20D1-47D4-43B9-B5CE-E7B66E330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83</TotalTime>
  <Pages>21</Pages>
  <Words>29432</Words>
  <Characters>167768</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67</cp:revision>
  <dcterms:created xsi:type="dcterms:W3CDTF">2018-03-27T15:03:00Z</dcterms:created>
  <dcterms:modified xsi:type="dcterms:W3CDTF">2018-11-15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